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CF0F2" w14:textId="7EB84BC0" w:rsidR="00B05A9D" w:rsidRDefault="00B05A9D">
      <w:pPr>
        <w:rPr>
          <w:b/>
        </w:rPr>
      </w:pPr>
    </w:p>
    <w:p w14:paraId="69A090D3" w14:textId="77777777" w:rsidR="00B05A9D" w:rsidRDefault="00B05A9D" w:rsidP="00B05A9D">
      <w:pPr>
        <w:jc w:val="center"/>
        <w:rPr>
          <w:sz w:val="36"/>
          <w:szCs w:val="36"/>
        </w:rPr>
      </w:pPr>
      <w:r>
        <w:rPr>
          <w:noProof/>
        </w:rPr>
        <w:drawing>
          <wp:inline distT="0" distB="0" distL="0" distR="0" wp14:anchorId="5FB27120" wp14:editId="5BAAB5E9">
            <wp:extent cx="3409950" cy="705507"/>
            <wp:effectExtent l="0" t="0" r="0" b="0"/>
            <wp:docPr id="2" name="Picture 2" descr="A black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red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409950" cy="705507"/>
                    </a:xfrm>
                    <a:prstGeom prst="rect">
                      <a:avLst/>
                    </a:prstGeom>
                  </pic:spPr>
                </pic:pic>
              </a:graphicData>
            </a:graphic>
          </wp:inline>
        </w:drawing>
      </w:r>
    </w:p>
    <w:p w14:paraId="4FE0EBA2" w14:textId="77777777" w:rsidR="00B05A9D" w:rsidRDefault="00B05A9D" w:rsidP="00B05A9D">
      <w:pPr>
        <w:rPr>
          <w:sz w:val="36"/>
          <w:szCs w:val="36"/>
        </w:rPr>
      </w:pPr>
    </w:p>
    <w:p w14:paraId="02BC7ECC" w14:textId="77777777" w:rsidR="00B05A9D" w:rsidRDefault="00B05A9D" w:rsidP="00B05A9D">
      <w:pPr>
        <w:jc w:val="center"/>
        <w:rPr>
          <w:sz w:val="36"/>
          <w:szCs w:val="36"/>
        </w:rPr>
      </w:pPr>
    </w:p>
    <w:p w14:paraId="1458FC87" w14:textId="77777777" w:rsidR="00B05A9D" w:rsidRPr="003B40E6" w:rsidRDefault="00B05A9D" w:rsidP="00B05A9D">
      <w:pPr>
        <w:jc w:val="center"/>
        <w:rPr>
          <w:sz w:val="36"/>
          <w:szCs w:val="36"/>
        </w:rPr>
      </w:pPr>
      <w:r>
        <w:rPr>
          <w:sz w:val="36"/>
          <w:szCs w:val="36"/>
        </w:rPr>
        <w:t>Supplementary Materials for</w:t>
      </w:r>
    </w:p>
    <w:p w14:paraId="34DC8529" w14:textId="77777777" w:rsidR="00B05A9D" w:rsidRDefault="00B05A9D" w:rsidP="00B05A9D"/>
    <w:p w14:paraId="0AED56A1" w14:textId="77777777" w:rsidR="00B05A9D" w:rsidRPr="00BA5468" w:rsidRDefault="00B05A9D" w:rsidP="00B05A9D">
      <w:pPr>
        <w:jc w:val="center"/>
        <w:rPr>
          <w:b/>
          <w:bCs/>
          <w:sz w:val="28"/>
          <w:szCs w:val="28"/>
        </w:rPr>
      </w:pPr>
      <w:r w:rsidRPr="00BA5468">
        <w:rPr>
          <w:b/>
          <w:bCs/>
          <w:sz w:val="28"/>
          <w:szCs w:val="28"/>
          <w:lang w:val="en-GB"/>
        </w:rPr>
        <w:t>‘Depths in a day - A new era of rapid-response Raman-based barometry using fluid inclusions’</w:t>
      </w:r>
    </w:p>
    <w:p w14:paraId="4E212512" w14:textId="77777777" w:rsidR="00B05A9D" w:rsidRPr="007108F5" w:rsidRDefault="00B05A9D" w:rsidP="00B05A9D">
      <w:pPr>
        <w:jc w:val="center"/>
        <w:rPr>
          <w:sz w:val="28"/>
          <w:szCs w:val="28"/>
        </w:rPr>
      </w:pPr>
    </w:p>
    <w:p w14:paraId="6898016C" w14:textId="77777777" w:rsidR="00B05A9D" w:rsidRPr="00BA5468" w:rsidRDefault="00B05A9D" w:rsidP="00B05A9D">
      <w:pPr>
        <w:jc w:val="center"/>
        <w:rPr>
          <w:szCs w:val="24"/>
          <w:lang w:val="fr-CH"/>
        </w:rPr>
      </w:pPr>
      <w:r>
        <w:rPr>
          <w:szCs w:val="24"/>
          <w:lang w:val="fr-CH"/>
        </w:rPr>
        <w:t>*</w:t>
      </w:r>
      <w:r w:rsidRPr="00BA5468">
        <w:rPr>
          <w:szCs w:val="24"/>
          <w:lang w:val="fr-CH"/>
        </w:rPr>
        <w:t xml:space="preserve">Charlotte L. </w:t>
      </w:r>
      <w:proofErr w:type="spellStart"/>
      <w:r w:rsidRPr="00BA5468">
        <w:rPr>
          <w:szCs w:val="24"/>
          <w:lang w:val="fr-CH"/>
        </w:rPr>
        <w:t>DeVitre</w:t>
      </w:r>
      <w:proofErr w:type="spellEnd"/>
      <w:r w:rsidRPr="00BA5468">
        <w:rPr>
          <w:szCs w:val="24"/>
          <w:lang w:val="fr-CH"/>
        </w:rPr>
        <w:t xml:space="preserve"> </w:t>
      </w:r>
      <w:r w:rsidRPr="00BA5468">
        <w:rPr>
          <w:i/>
          <w:iCs/>
          <w:szCs w:val="24"/>
          <w:lang w:val="fr-CH"/>
        </w:rPr>
        <w:t>et al</w:t>
      </w:r>
      <w:r>
        <w:rPr>
          <w:i/>
          <w:iCs/>
          <w:szCs w:val="24"/>
          <w:lang w:val="fr-CH"/>
        </w:rPr>
        <w:t>.</w:t>
      </w:r>
    </w:p>
    <w:p w14:paraId="2A7B7CEE" w14:textId="77777777" w:rsidR="00B05A9D" w:rsidRPr="00BA5468" w:rsidRDefault="00B05A9D" w:rsidP="00B05A9D">
      <w:pPr>
        <w:jc w:val="center"/>
        <w:rPr>
          <w:szCs w:val="24"/>
          <w:lang w:val="fr-CH"/>
        </w:rPr>
      </w:pPr>
    </w:p>
    <w:p w14:paraId="5E747121" w14:textId="77777777" w:rsidR="00B05A9D" w:rsidRPr="00ED2CBE" w:rsidRDefault="00B05A9D" w:rsidP="00B05A9D">
      <w:pPr>
        <w:jc w:val="center"/>
      </w:pPr>
      <w:r w:rsidRPr="00ED2CBE">
        <w:t xml:space="preserve">*Corresponding author. Email: </w:t>
      </w:r>
      <w:hyperlink r:id="rId12" w:history="1">
        <w:r w:rsidRPr="00CE5DAF">
          <w:rPr>
            <w:rStyle w:val="Hyperlink"/>
          </w:rPr>
          <w:t>cl.devitre@gmail.com</w:t>
        </w:r>
      </w:hyperlink>
    </w:p>
    <w:p w14:paraId="3424E172" w14:textId="77777777" w:rsidR="00B05A9D" w:rsidRDefault="00B05A9D" w:rsidP="00B05A9D">
      <w:pPr>
        <w:pStyle w:val="PubInfo"/>
      </w:pPr>
    </w:p>
    <w:p w14:paraId="05E99FD2" w14:textId="77777777" w:rsidR="00B05A9D" w:rsidRDefault="00B05A9D" w:rsidP="00B05A9D">
      <w:pPr>
        <w:rPr>
          <w:b/>
        </w:rPr>
      </w:pPr>
    </w:p>
    <w:p w14:paraId="6EA4E0C0" w14:textId="77777777" w:rsidR="00B05A9D" w:rsidRPr="00262D72" w:rsidRDefault="00B05A9D" w:rsidP="00B05A9D">
      <w:pPr>
        <w:rPr>
          <w:b/>
        </w:rPr>
      </w:pPr>
      <w:r>
        <w:rPr>
          <w:b/>
        </w:rPr>
        <w:t xml:space="preserve">This PDF file </w:t>
      </w:r>
      <w:r w:rsidRPr="00262D72">
        <w:rPr>
          <w:b/>
        </w:rPr>
        <w:t>includes:</w:t>
      </w:r>
    </w:p>
    <w:p w14:paraId="464F1F0F" w14:textId="77777777" w:rsidR="00B05A9D" w:rsidRDefault="00B05A9D" w:rsidP="00B05A9D"/>
    <w:p w14:paraId="64675F49" w14:textId="77777777" w:rsidR="00B05A9D" w:rsidRDefault="00B05A9D" w:rsidP="00B05A9D">
      <w:pPr>
        <w:ind w:left="720"/>
      </w:pPr>
      <w:r>
        <w:t>Supplementary Text:</w:t>
      </w:r>
    </w:p>
    <w:p w14:paraId="6CBF4F61" w14:textId="77777777" w:rsidR="00B05A9D" w:rsidRPr="00BA5468" w:rsidRDefault="00B05A9D" w:rsidP="00B05A9D">
      <w:pPr>
        <w:ind w:left="720" w:firstLine="720"/>
        <w:rPr>
          <w:lang w:val="en-GB"/>
        </w:rPr>
      </w:pPr>
      <w:r w:rsidRPr="00BA5468">
        <w:rPr>
          <w:lang w:val="en-GB"/>
        </w:rPr>
        <w:t>Sample collection and preparation</w:t>
      </w:r>
    </w:p>
    <w:p w14:paraId="0255309B" w14:textId="77777777" w:rsidR="00B05A9D" w:rsidRPr="00BA5468" w:rsidRDefault="00B05A9D" w:rsidP="00B05A9D">
      <w:pPr>
        <w:ind w:left="720" w:firstLine="720"/>
        <w:rPr>
          <w:lang w:val="en-GB"/>
        </w:rPr>
      </w:pPr>
      <w:r w:rsidRPr="00BA5468">
        <w:rPr>
          <w:lang w:val="en-GB"/>
        </w:rPr>
        <w:t>Raman analyses</w:t>
      </w:r>
    </w:p>
    <w:p w14:paraId="1936613C" w14:textId="77777777" w:rsidR="00B05A9D" w:rsidRPr="00BA5468" w:rsidRDefault="00B05A9D" w:rsidP="00B05A9D">
      <w:pPr>
        <w:ind w:left="720" w:firstLine="720"/>
        <w:rPr>
          <w:lang w:val="en-GB"/>
        </w:rPr>
      </w:pPr>
      <w:r w:rsidRPr="00BA5468">
        <w:rPr>
          <w:lang w:val="en-GB"/>
        </w:rPr>
        <w:t>Epoxy mount making and polishing.</w:t>
      </w:r>
    </w:p>
    <w:p w14:paraId="563CF3BE" w14:textId="77777777" w:rsidR="00B05A9D" w:rsidRPr="00BA5468" w:rsidRDefault="00B05A9D" w:rsidP="00B05A9D">
      <w:pPr>
        <w:ind w:left="720" w:firstLine="720"/>
        <w:rPr>
          <w:lang w:val="en-GB"/>
        </w:rPr>
      </w:pPr>
      <w:r w:rsidRPr="00BA5468">
        <w:rPr>
          <w:lang w:val="en-GB"/>
        </w:rPr>
        <w:t>EDS analysis</w:t>
      </w:r>
    </w:p>
    <w:p w14:paraId="7B5FB2A9" w14:textId="77777777" w:rsidR="00B05A9D" w:rsidRPr="00BA5468" w:rsidRDefault="00B05A9D" w:rsidP="00B05A9D">
      <w:pPr>
        <w:ind w:left="720" w:firstLine="720"/>
        <w:rPr>
          <w:lang w:val="en-GB"/>
        </w:rPr>
      </w:pPr>
      <w:r w:rsidRPr="00BA5468">
        <w:rPr>
          <w:lang w:val="en-GB"/>
        </w:rPr>
        <w:t>EPMA analysis of glasses</w:t>
      </w:r>
    </w:p>
    <w:p w14:paraId="2155FA27" w14:textId="77777777" w:rsidR="00B05A9D" w:rsidRPr="00BA5468" w:rsidRDefault="00B05A9D" w:rsidP="00B05A9D">
      <w:pPr>
        <w:ind w:left="720" w:firstLine="720"/>
        <w:rPr>
          <w:lang w:val="en-GB"/>
        </w:rPr>
      </w:pPr>
      <w:r w:rsidRPr="00BA5468">
        <w:rPr>
          <w:lang w:val="en-GB"/>
        </w:rPr>
        <w:t>Manuscript Writing</w:t>
      </w:r>
      <w:r>
        <w:rPr>
          <w:lang w:val="en-GB"/>
        </w:rPr>
        <w:t xml:space="preserve"> Timeline</w:t>
      </w:r>
    </w:p>
    <w:p w14:paraId="7A6A6E46" w14:textId="77777777" w:rsidR="00B05A9D" w:rsidRPr="00BA5468" w:rsidRDefault="00B05A9D" w:rsidP="00B05A9D">
      <w:pPr>
        <w:ind w:left="720" w:firstLine="720"/>
        <w:rPr>
          <w:lang w:val="en-GB"/>
        </w:rPr>
      </w:pPr>
      <w:r w:rsidRPr="00BA5468">
        <w:rPr>
          <w:lang w:val="en-GB"/>
        </w:rPr>
        <w:t>Identifying and Resolving Bottlenecks</w:t>
      </w:r>
    </w:p>
    <w:p w14:paraId="601577E7" w14:textId="77777777" w:rsidR="00B05A9D" w:rsidRPr="00BA5468" w:rsidRDefault="00B05A9D" w:rsidP="00B05A9D">
      <w:pPr>
        <w:ind w:left="720" w:firstLine="720"/>
      </w:pPr>
      <w:r w:rsidRPr="00BA5468">
        <w:t xml:space="preserve">Effect of </w:t>
      </w:r>
      <w:r w:rsidRPr="00BA5468">
        <w:rPr>
          <w:lang w:val="en-GB"/>
        </w:rPr>
        <w:t>H</w:t>
      </w:r>
      <w:r w:rsidRPr="00BA5468">
        <w:rPr>
          <w:vertAlign w:val="subscript"/>
          <w:lang w:val="en-GB"/>
        </w:rPr>
        <w:t>2</w:t>
      </w:r>
      <w:r w:rsidRPr="00BA5468">
        <w:rPr>
          <w:lang w:val="en-GB"/>
        </w:rPr>
        <w:t>O</w:t>
      </w:r>
      <w:r w:rsidRPr="00BA5468">
        <w:t xml:space="preserve"> on calculated pressures</w:t>
      </w:r>
    </w:p>
    <w:p w14:paraId="32A5B827" w14:textId="77777777" w:rsidR="00B05A9D" w:rsidRDefault="00B05A9D" w:rsidP="00B05A9D">
      <w:pPr>
        <w:ind w:left="720" w:firstLine="720"/>
      </w:pPr>
      <w:r w:rsidRPr="00BA5468">
        <w:t xml:space="preserve">Sensitivity of the EOS method for FI to entrapment temperature </w:t>
      </w:r>
      <w:r>
        <w:t>–</w:t>
      </w:r>
      <w:r w:rsidRPr="00BA5468">
        <w:t xml:space="preserve"> Extended</w:t>
      </w:r>
    </w:p>
    <w:p w14:paraId="1A9684D7" w14:textId="77777777" w:rsidR="00B05A9D" w:rsidRPr="00BA5468" w:rsidRDefault="00B05A9D" w:rsidP="00B05A9D">
      <w:pPr>
        <w:ind w:left="720" w:firstLine="720"/>
      </w:pPr>
      <w:r w:rsidRPr="00BA5468">
        <w:t>Global Melt inclusion compilation</w:t>
      </w:r>
    </w:p>
    <w:p w14:paraId="1B72E953" w14:textId="77777777" w:rsidR="00B05A9D" w:rsidRPr="00BA5468" w:rsidRDefault="00B05A9D" w:rsidP="00B05A9D"/>
    <w:p w14:paraId="226DD7FE" w14:textId="77777777" w:rsidR="00B05A9D" w:rsidRDefault="00B05A9D" w:rsidP="00B05A9D">
      <w:pPr>
        <w:ind w:left="720"/>
      </w:pPr>
      <w:r>
        <w:t>Figs. S1 to S10</w:t>
      </w:r>
    </w:p>
    <w:p w14:paraId="6B03DFA5" w14:textId="77777777" w:rsidR="00B05A9D" w:rsidRDefault="00B05A9D" w:rsidP="00B05A9D">
      <w:pPr>
        <w:ind w:left="720"/>
      </w:pPr>
      <w:r>
        <w:t>SM References (1 to 107; only SM references)</w:t>
      </w:r>
    </w:p>
    <w:p w14:paraId="0EA7BBE0" w14:textId="77777777" w:rsidR="00B05A9D" w:rsidRDefault="00B05A9D" w:rsidP="00B05A9D"/>
    <w:p w14:paraId="53DF2876" w14:textId="77777777" w:rsidR="00B05A9D" w:rsidRPr="00B57F00" w:rsidRDefault="00B05A9D" w:rsidP="00B05A9D">
      <w:r w:rsidRPr="00262D72">
        <w:rPr>
          <w:b/>
        </w:rPr>
        <w:t>Other Sup</w:t>
      </w:r>
      <w:r>
        <w:rPr>
          <w:b/>
        </w:rPr>
        <w:t>plementary</w:t>
      </w:r>
      <w:r w:rsidRPr="00262D72">
        <w:rPr>
          <w:b/>
        </w:rPr>
        <w:t xml:space="preserve"> Material</w:t>
      </w:r>
      <w:r>
        <w:rPr>
          <w:b/>
        </w:rPr>
        <w:t>s</w:t>
      </w:r>
      <w:r w:rsidRPr="00262D72">
        <w:rPr>
          <w:b/>
        </w:rPr>
        <w:t xml:space="preserve"> </w:t>
      </w:r>
      <w:r>
        <w:rPr>
          <w:b/>
        </w:rPr>
        <w:t xml:space="preserve">for this manuscript </w:t>
      </w:r>
      <w:r w:rsidRPr="00262D72">
        <w:rPr>
          <w:b/>
        </w:rPr>
        <w:t>include the following</w:t>
      </w:r>
      <w:r>
        <w:rPr>
          <w:b/>
        </w:rPr>
        <w:t xml:space="preserve">: </w:t>
      </w:r>
    </w:p>
    <w:p w14:paraId="33201787" w14:textId="77777777" w:rsidR="00B05A9D" w:rsidRDefault="00B05A9D" w:rsidP="00B05A9D">
      <w:pPr>
        <w:ind w:left="720"/>
      </w:pPr>
      <w:r>
        <w:t>Data S2 and S3:</w:t>
      </w:r>
    </w:p>
    <w:p w14:paraId="713355A8" w14:textId="77777777" w:rsidR="00B05A9D" w:rsidRDefault="00B05A9D" w:rsidP="00B05A9D">
      <w:pPr>
        <w:ind w:left="720"/>
      </w:pPr>
      <w:r>
        <w:tab/>
        <w:t xml:space="preserve">S2 is the fluid inclusion </w:t>
      </w:r>
      <w:proofErr w:type="gramStart"/>
      <w:r>
        <w:t>dataset</w:t>
      </w:r>
      <w:proofErr w:type="gramEnd"/>
      <w:r>
        <w:t xml:space="preserve"> </w:t>
      </w:r>
    </w:p>
    <w:p w14:paraId="5969F009" w14:textId="77777777" w:rsidR="00B05A9D" w:rsidRPr="00BA5468" w:rsidRDefault="00B05A9D" w:rsidP="00B05A9D">
      <w:pPr>
        <w:ind w:left="720"/>
      </w:pPr>
      <w:r>
        <w:tab/>
        <w:t xml:space="preserve">S3 is the global melt inclusion </w:t>
      </w:r>
      <w:proofErr w:type="gramStart"/>
      <w:r>
        <w:t>compilation</w:t>
      </w:r>
      <w:proofErr w:type="gramEnd"/>
      <w:r>
        <w:t xml:space="preserve">  </w:t>
      </w:r>
    </w:p>
    <w:p w14:paraId="502A7996" w14:textId="77777777" w:rsidR="00B05A9D" w:rsidRPr="00BA5468" w:rsidRDefault="00B05A9D" w:rsidP="00B05A9D">
      <w:pPr>
        <w:ind w:left="720"/>
        <w:rPr>
          <w:lang w:val="en-GB"/>
        </w:rPr>
      </w:pPr>
      <w:r w:rsidRPr="00BA5468">
        <w:rPr>
          <w:lang w:val="en-GB"/>
        </w:rPr>
        <w:t xml:space="preserve">S4 FI </w:t>
      </w:r>
      <w:r>
        <w:rPr>
          <w:lang w:val="en-GB"/>
        </w:rPr>
        <w:t xml:space="preserve">Navigation </w:t>
      </w:r>
      <w:r w:rsidRPr="00BA5468">
        <w:rPr>
          <w:lang w:val="en-GB"/>
        </w:rPr>
        <w:t>Image Compilation</w:t>
      </w:r>
    </w:p>
    <w:p w14:paraId="0887540D" w14:textId="77777777" w:rsidR="00B05A9D" w:rsidRDefault="00B05A9D" w:rsidP="00B05A9D">
      <w:pPr>
        <w:ind w:left="720"/>
        <w:rPr>
          <w:lang w:val="en-GB"/>
        </w:rPr>
      </w:pPr>
      <w:r w:rsidRPr="00BA5468">
        <w:rPr>
          <w:lang w:val="en-GB"/>
        </w:rPr>
        <w:t>S5 Email and tracking record</w:t>
      </w:r>
    </w:p>
    <w:p w14:paraId="4AB0210F" w14:textId="77777777" w:rsidR="00B05A9D" w:rsidRPr="00BA5468" w:rsidRDefault="00B05A9D" w:rsidP="00B05A9D">
      <w:pPr>
        <w:ind w:left="720"/>
        <w:rPr>
          <w:lang w:val="en-GB"/>
        </w:rPr>
      </w:pPr>
    </w:p>
    <w:p w14:paraId="61F107FA" w14:textId="77777777" w:rsidR="00B05A9D" w:rsidRPr="00BA5468" w:rsidRDefault="00B05A9D" w:rsidP="00B05A9D">
      <w:pPr>
        <w:ind w:left="720"/>
        <w:rPr>
          <w:bCs/>
          <w:lang w:val="en-GB"/>
        </w:rPr>
      </w:pPr>
      <w:r w:rsidRPr="00BA5468">
        <w:rPr>
          <w:bCs/>
        </w:rPr>
        <w:t xml:space="preserve">All other raw data (spectra, metadata, FI images) as well raw </w:t>
      </w:r>
      <w:proofErr w:type="spellStart"/>
      <w:r w:rsidRPr="00BA5468">
        <w:rPr>
          <w:bCs/>
        </w:rPr>
        <w:t>Jupyter</w:t>
      </w:r>
      <w:proofErr w:type="spellEnd"/>
      <w:r w:rsidRPr="00BA5468">
        <w:rPr>
          <w:bCs/>
        </w:rPr>
        <w:t xml:space="preserve"> processing notebooks can be found on a </w:t>
      </w:r>
      <w:proofErr w:type="spellStart"/>
      <w:r w:rsidRPr="00BA5468">
        <w:rPr>
          <w:bCs/>
        </w:rPr>
        <w:t>Github</w:t>
      </w:r>
      <w:proofErr w:type="spellEnd"/>
      <w:r w:rsidRPr="00BA5468">
        <w:rPr>
          <w:bCs/>
        </w:rPr>
        <w:t xml:space="preserve"> repository </w:t>
      </w:r>
      <w:r w:rsidRPr="00BA5468">
        <w:rPr>
          <w:bCs/>
          <w:lang w:val="en-GB"/>
        </w:rPr>
        <w:t>(</w:t>
      </w:r>
      <w:hyperlink r:id="rId13" w:history="1">
        <w:r w:rsidRPr="00BA5468">
          <w:rPr>
            <w:rStyle w:val="Hyperlink"/>
            <w:bCs/>
            <w:lang w:val="en-GB"/>
          </w:rPr>
          <w:t>https://github.com/cljdevitre/2023_Kilauea-rapid-response-simulation</w:t>
        </w:r>
      </w:hyperlink>
      <w:r w:rsidRPr="00BA5468">
        <w:rPr>
          <w:bCs/>
          <w:lang w:val="en-GB"/>
        </w:rPr>
        <w:t xml:space="preserve">) which will be archived at </w:t>
      </w:r>
      <w:proofErr w:type="spellStart"/>
      <w:r w:rsidRPr="00BA5468">
        <w:rPr>
          <w:bCs/>
          <w:lang w:val="en-GB"/>
        </w:rPr>
        <w:t>Zenodo</w:t>
      </w:r>
      <w:proofErr w:type="spellEnd"/>
      <w:r w:rsidRPr="00BA5468">
        <w:rPr>
          <w:bCs/>
          <w:lang w:val="en-GB"/>
        </w:rPr>
        <w:t xml:space="preserve"> upon acceptance. </w:t>
      </w:r>
    </w:p>
    <w:p w14:paraId="76CBDF41" w14:textId="77777777" w:rsidR="00B05A9D" w:rsidRDefault="00B05A9D" w:rsidP="00B05A9D">
      <w:pPr>
        <w:pStyle w:val="SMHeading"/>
      </w:pPr>
      <w:bookmarkStart w:id="0" w:name="Tables"/>
      <w:bookmarkStart w:id="1" w:name="MaterialsMethods"/>
      <w:bookmarkEnd w:id="0"/>
      <w:bookmarkEnd w:id="1"/>
      <w:r>
        <w:t>Supplementary Text</w:t>
      </w:r>
    </w:p>
    <w:p w14:paraId="0640ADDD" w14:textId="77777777" w:rsidR="00B05A9D" w:rsidRDefault="00B05A9D" w:rsidP="00B05A9D">
      <w:pPr>
        <w:pStyle w:val="SMHeading"/>
      </w:pPr>
    </w:p>
    <w:p w14:paraId="7A5AA477" w14:textId="77777777" w:rsidR="00B05A9D" w:rsidRDefault="00B05A9D" w:rsidP="00B05A9D">
      <w:pPr>
        <w:pStyle w:val="SMText"/>
        <w:ind w:firstLine="0"/>
        <w:jc w:val="both"/>
        <w:rPr>
          <w:b/>
          <w:bCs/>
          <w:u w:val="words"/>
        </w:rPr>
      </w:pPr>
      <w:r w:rsidRPr="00E80FA0">
        <w:rPr>
          <w:b/>
          <w:bCs/>
          <w:u w:val="words"/>
        </w:rPr>
        <w:t xml:space="preserve">Sample collection and </w:t>
      </w:r>
      <w:proofErr w:type="gramStart"/>
      <w:r w:rsidRPr="00E80FA0">
        <w:rPr>
          <w:b/>
          <w:bCs/>
          <w:u w:val="words"/>
        </w:rPr>
        <w:t>preparation</w:t>
      </w:r>
      <w:proofErr w:type="gramEnd"/>
    </w:p>
    <w:p w14:paraId="02645761" w14:textId="77777777" w:rsidR="00B05A9D" w:rsidRPr="00E80FA0" w:rsidRDefault="00B05A9D" w:rsidP="00B05A9D">
      <w:pPr>
        <w:pStyle w:val="SMText"/>
        <w:ind w:firstLine="0"/>
        <w:jc w:val="both"/>
        <w:rPr>
          <w:bCs/>
          <w:u w:val="words"/>
        </w:rPr>
      </w:pPr>
    </w:p>
    <w:p w14:paraId="5E78D850" w14:textId="77777777" w:rsidR="00B05A9D" w:rsidRPr="00E80FA0" w:rsidRDefault="00B05A9D" w:rsidP="00B05A9D">
      <w:pPr>
        <w:pStyle w:val="SMText"/>
        <w:jc w:val="both"/>
      </w:pPr>
      <w:r w:rsidRPr="00E80FA0">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E80FA0">
        <w:t>was erupted</w:t>
      </w:r>
      <w:proofErr w:type="gramEnd"/>
      <w:r w:rsidRPr="00E80FA0">
        <w:t xml:space="preserve"> from a fissure which opened at 15:36 local time on September 10 (~22 minutes after the </w:t>
      </w:r>
      <w:r w:rsidRPr="00E80FA0">
        <w:lastRenderedPageBreak/>
        <w:t xml:space="preserve">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fraction using three different binocular microscopes (one of which had the ability to cross polars). Then, crystals were individually mounted in </w:t>
      </w:r>
      <w:proofErr w:type="spellStart"/>
      <w:r w:rsidRPr="00E80FA0">
        <w:t>CrystalBond</w:t>
      </w:r>
      <w:proofErr w:type="spellEnd"/>
      <w:r w:rsidRPr="00E80FA0">
        <w:t xml:space="preserve">™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S4 FI Image Compilation as an example). </w:t>
      </w:r>
    </w:p>
    <w:p w14:paraId="5D0F581E" w14:textId="77777777" w:rsidR="00B05A9D" w:rsidRPr="00E80FA0" w:rsidRDefault="00B05A9D" w:rsidP="00B05A9D">
      <w:pPr>
        <w:pStyle w:val="SMText"/>
        <w:jc w:val="both"/>
      </w:pPr>
      <w:r w:rsidRPr="00E80FA0">
        <w:tab/>
        <w:t xml:space="preserve">A lava flow sample (USGS code KS23-587) was collected in a molten state and quenched with water at 6:30 AM HST on the 11 of September 2023. The sample was entirely glassy, and fragments were mounted in a 1” epoxy round and polished for microprobe analysis.  </w:t>
      </w:r>
    </w:p>
    <w:p w14:paraId="30B46CB0" w14:textId="77777777" w:rsidR="00B05A9D" w:rsidRDefault="00B05A9D" w:rsidP="00B05A9D">
      <w:pPr>
        <w:pStyle w:val="SMText"/>
        <w:ind w:firstLine="0"/>
        <w:jc w:val="both"/>
      </w:pPr>
      <w:r>
        <w:t xml:space="preserve"> </w:t>
      </w:r>
      <w:bookmarkStart w:id="2" w:name="Figures"/>
      <w:bookmarkEnd w:id="2"/>
    </w:p>
    <w:p w14:paraId="14BA6419" w14:textId="77777777" w:rsidR="00B05A9D" w:rsidRPr="00355362" w:rsidRDefault="00B05A9D" w:rsidP="00B05A9D">
      <w:pPr>
        <w:pStyle w:val="SMSubheading"/>
        <w:jc w:val="both"/>
      </w:pPr>
      <w:r>
        <w:t>Raman analyses</w:t>
      </w:r>
    </w:p>
    <w:p w14:paraId="4D9EC37C" w14:textId="41B2C49C" w:rsidR="00B05A9D" w:rsidRPr="00E80FA0" w:rsidRDefault="00B05A9D" w:rsidP="00B05A9D">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Fig. 2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r w:rsidRPr="00E80FA0">
        <w:fldChar w:fldCharType="begin"/>
      </w:r>
      <w:r>
        <w:instrText xml:space="preserve"> ADDIN ZOTERO_ITEM CSL_CITATION {"citationID":"xRUI6KfH","properties":{"formattedCitation":"({\\i{}39})","plainCitation":"(39)","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B05A9D">
        <w:t>(</w:t>
      </w:r>
      <w:r w:rsidRPr="00B05A9D">
        <w:rPr>
          <w:i/>
          <w:iCs/>
        </w:rPr>
        <w:t>39</w:t>
      </w:r>
      <w:r w:rsidRPr="00B05A9D">
        <w:t>)</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B05A9D">
        <w:t>(</w:t>
      </w:r>
      <w:r w:rsidRPr="00B05A9D">
        <w:rPr>
          <w:i/>
          <w:iCs/>
        </w:rPr>
        <w:t>17</w:t>
      </w:r>
      <w:r w:rsidRPr="00B05A9D">
        <w:t>)</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instrText xml:space="preserve"> ADDIN ZOTERO_ITEM CSL_CITATION {"citationID":"Pm67Sb7s","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Entrapment depths in Fig. 2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i{}39})","plainCitation":"(39)","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B05A9D">
        <w:t>(</w:t>
      </w:r>
      <w:r w:rsidRPr="00B05A9D">
        <w:rPr>
          <w:i/>
          <w:iCs/>
        </w:rPr>
        <w:t>39</w:t>
      </w:r>
      <w:r w:rsidRPr="00B05A9D">
        <w:t>)</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xml:space="preserve">. We propagated these three sources of uncertainty in FI depths using </w:t>
      </w:r>
      <w:proofErr w:type="spellStart"/>
      <w:r w:rsidRPr="00E80FA0">
        <w:t>MonteCarlo</w:t>
      </w:r>
      <w:proofErr w:type="spellEnd"/>
      <w:r w:rsidRPr="00E80FA0">
        <w:t xml:space="preserve"> simulations implemented in DiadFit v 66. In total we analyzed 62 FI hosted in 31 olivine crystals. Our workflow is detailed in Fig. 2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 xml:space="preserve">, </w:t>
      </w:r>
      <w:r w:rsidRPr="00B05A9D">
        <w:rPr>
          <w:i/>
          <w:iCs/>
        </w:rPr>
        <w:t>21</w:t>
      </w:r>
      <w:r w:rsidRPr="00B05A9D">
        <w:t>)</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i{}22}, {\\i{}23})","plainCitation":"(22,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B05A9D">
        <w:t>(</w:t>
      </w:r>
      <w:r w:rsidRPr="00B05A9D">
        <w:rPr>
          <w:i/>
          <w:iCs/>
        </w:rPr>
        <w:t>22</w:t>
      </w:r>
      <w:r w:rsidRPr="00B05A9D">
        <w:t xml:space="preserve">, </w:t>
      </w:r>
      <w:r w:rsidRPr="00B05A9D">
        <w:rPr>
          <w:i/>
          <w:iCs/>
        </w:rPr>
        <w:t>23</w:t>
      </w:r>
      <w:r w:rsidRPr="00B05A9D">
        <w:t>)</w:t>
      </w:r>
      <w:r w:rsidRPr="00E80FA0">
        <w:fldChar w:fldCharType="end"/>
      </w:r>
      <w:r w:rsidRPr="00E80FA0">
        <w:t xml:space="preserve">.  </w:t>
      </w:r>
    </w:p>
    <w:p w14:paraId="5EBE52EC" w14:textId="77777777" w:rsidR="00B05A9D" w:rsidRDefault="00B05A9D" w:rsidP="00B05A9D">
      <w:pPr>
        <w:pStyle w:val="SMText"/>
        <w:ind w:firstLine="0"/>
        <w:jc w:val="both"/>
      </w:pPr>
    </w:p>
    <w:p w14:paraId="468010A2" w14:textId="77777777" w:rsidR="00B05A9D" w:rsidRPr="00E80FA0" w:rsidRDefault="00B05A9D" w:rsidP="00B05A9D">
      <w:pPr>
        <w:pStyle w:val="SMSubheading"/>
        <w:jc w:val="both"/>
        <w:rPr>
          <w:b/>
          <w:bCs/>
        </w:rPr>
      </w:pPr>
      <w:r w:rsidRPr="00E80FA0">
        <w:rPr>
          <w:b/>
          <w:bCs/>
        </w:rPr>
        <w:t xml:space="preserve">Epoxy mount making and </w:t>
      </w:r>
      <w:proofErr w:type="gramStart"/>
      <w:r w:rsidRPr="00E80FA0">
        <w:rPr>
          <w:b/>
          <w:bCs/>
        </w:rPr>
        <w:t>polishing</w:t>
      </w:r>
      <w:proofErr w:type="gramEnd"/>
    </w:p>
    <w:p w14:paraId="3A0AFC15" w14:textId="77777777" w:rsidR="00B05A9D" w:rsidRPr="00355362" w:rsidRDefault="00B05A9D" w:rsidP="00B05A9D">
      <w:pPr>
        <w:pStyle w:val="SMSubheading"/>
        <w:jc w:val="both"/>
      </w:pPr>
    </w:p>
    <w:p w14:paraId="52757450" w14:textId="77777777" w:rsidR="00B05A9D" w:rsidRDefault="00B05A9D" w:rsidP="00B05A9D">
      <w:pPr>
        <w:pStyle w:val="SMText"/>
        <w:jc w:val="both"/>
      </w:pPr>
      <w:r w:rsidRPr="00E80FA0">
        <w:t xml:space="preserve">After Raman analysis, crystals were removed from </w:t>
      </w:r>
      <w:proofErr w:type="spellStart"/>
      <w:r w:rsidRPr="00E80FA0">
        <w:t>CrystalBond</w:t>
      </w:r>
      <w:r w:rsidRPr="00E80FA0">
        <w:rPr>
          <w:vertAlign w:val="superscript"/>
        </w:rPr>
        <w:t>TM</w:t>
      </w:r>
      <w:proofErr w:type="spellEnd"/>
      <w:r w:rsidRPr="00E80FA0">
        <w:rPr>
          <w:vertAlign w:val="superscript"/>
        </w:rPr>
        <w:t>*</w:t>
      </w:r>
      <w:r w:rsidRPr="00E80FA0">
        <w:t xml:space="preserve"> using a hotplate and placed in Acetone. They were then mounted on double-sided sticky tape with their polished side down. </w:t>
      </w:r>
      <w:proofErr w:type="spellStart"/>
      <w:r w:rsidRPr="00E80FA0">
        <w:t>EpoFix</w:t>
      </w:r>
      <w:r w:rsidRPr="00E80FA0">
        <w:rPr>
          <w:vertAlign w:val="superscript"/>
        </w:rPr>
        <w:t>TM</w:t>
      </w:r>
      <w:proofErr w:type="spellEnd"/>
      <w:r w:rsidRPr="00E80FA0">
        <w:rPr>
          <w:vertAlign w:val="superscript"/>
        </w:rPr>
        <w:t>*</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t>
      </w:r>
      <w:r w:rsidRPr="00E80FA0">
        <w:lastRenderedPageBreak/>
        <w:t xml:space="preserve">was cataloged so the Scanning Electron Microscope (SEM) operator knew where to analyze to obtain an approximate </w:t>
      </w:r>
      <w:proofErr w:type="spellStart"/>
      <w:r w:rsidRPr="00E80FA0">
        <w:t>Fo</w:t>
      </w:r>
      <w:proofErr w:type="spellEnd"/>
      <w:r w:rsidRPr="00E80FA0">
        <w:t xml:space="preserve"> content for each FI. </w:t>
      </w:r>
    </w:p>
    <w:p w14:paraId="7EFC1439" w14:textId="77777777" w:rsidR="00B05A9D" w:rsidRDefault="00B05A9D" w:rsidP="00B05A9D">
      <w:pPr>
        <w:pStyle w:val="SMText"/>
        <w:ind w:firstLine="0"/>
        <w:jc w:val="both"/>
      </w:pPr>
    </w:p>
    <w:p w14:paraId="27A0D5E1" w14:textId="77777777" w:rsidR="00B05A9D" w:rsidRPr="00E80FA0" w:rsidRDefault="00B05A9D" w:rsidP="00B05A9D">
      <w:pPr>
        <w:pStyle w:val="SMSubheading"/>
        <w:jc w:val="both"/>
        <w:rPr>
          <w:b/>
          <w:bCs/>
        </w:rPr>
      </w:pPr>
      <w:r>
        <w:rPr>
          <w:b/>
          <w:bCs/>
        </w:rPr>
        <w:t>EDS analysis</w:t>
      </w:r>
    </w:p>
    <w:p w14:paraId="6039E64A" w14:textId="77777777" w:rsidR="00B05A9D" w:rsidRPr="00E80FA0" w:rsidRDefault="00B05A9D" w:rsidP="00B05A9D">
      <w:pPr>
        <w:pStyle w:val="SMText"/>
        <w:ind w:firstLine="0"/>
        <w:jc w:val="both"/>
      </w:pPr>
    </w:p>
    <w:p w14:paraId="28447EA6" w14:textId="50485E50" w:rsidR="00B05A9D" w:rsidRPr="00E80FA0" w:rsidRDefault="00B05A9D" w:rsidP="00B05A9D">
      <w:pPr>
        <w:pStyle w:val="SMText"/>
        <w:ind w:firstLine="720"/>
        <w:jc w:val="both"/>
      </w:pPr>
      <w:r w:rsidRPr="00E80FA0">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w:t>
      </w:r>
      <w:proofErr w:type="spellStart"/>
      <w:r w:rsidRPr="00E80FA0">
        <w:t>rastered</w:t>
      </w:r>
      <w:proofErr w:type="spellEnd"/>
      <w:r w:rsidRPr="00E80FA0">
        <w:t xml:space="preserve"> over a 30-by-30 µm area for ~75–80s (a live time of 60 seconds with ~30% dead time). For all analyses we used an accelerating voltage of 20 kV and a 30 µm aperture, giving an approximate beam current of 5 </w:t>
      </w:r>
      <w:proofErr w:type="spellStart"/>
      <w:r w:rsidRPr="00E80FA0">
        <w:t>nA.</w:t>
      </w:r>
      <w:proofErr w:type="spellEnd"/>
      <w:r w:rsidRPr="00E80FA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E80FA0">
        <w:t>percent</w:t>
      </w:r>
      <w:proofErr w:type="gramEnd"/>
      <w:r w:rsidRPr="00E80FA0">
        <w:t xml:space="preserve"> values. However, for the purposes of this study we simply focused on the relative abundance of Mg and Fe in the EDS analyses to calculate the </w:t>
      </w:r>
      <w:proofErr w:type="spellStart"/>
      <w:r w:rsidRPr="00E80FA0">
        <w:t>Fo</w:t>
      </w:r>
      <w:proofErr w:type="spellEnd"/>
      <w:r w:rsidRPr="00E80FA0">
        <w:t xml:space="preserve"> content of the olivine host crystals. Furthermore, by calculating the molar Si/(</w:t>
      </w:r>
      <w:proofErr w:type="spellStart"/>
      <w:r w:rsidRPr="00E80FA0">
        <w:t>Mg+Fe</w:t>
      </w:r>
      <w:proofErr w:type="spellEnd"/>
      <w:r w:rsidRPr="00E80FA0">
        <w:t>) ratio of each analysis we were able to provide a stoichiometric check of data quality: we obtained an average Si/(</w:t>
      </w:r>
      <w:proofErr w:type="spellStart"/>
      <w:r w:rsidRPr="00E80FA0">
        <w:t>Mg+Fe</w:t>
      </w:r>
      <w:proofErr w:type="spellEnd"/>
      <w:r w:rsidRPr="00E80FA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E80FA0">
        <w:t>Fo</w:t>
      </w:r>
      <w:proofErr w:type="spellEnd"/>
      <w:r w:rsidRPr="00E80FA0">
        <w:t xml:space="preserve"> contents </w:t>
      </w:r>
      <w:proofErr w:type="gramStart"/>
      <w:r w:rsidRPr="00E80FA0">
        <w:t>similar to</w:t>
      </w:r>
      <w:proofErr w:type="gramEnd"/>
      <w:r w:rsidRPr="00E80FA0">
        <w:t xml:space="preserve"> our samples (see supplementary dataset S2). The Smithsonian-preferred </w:t>
      </w:r>
      <w:proofErr w:type="spellStart"/>
      <w:r w:rsidRPr="00E80FA0">
        <w:t>Fo</w:t>
      </w:r>
      <w:proofErr w:type="spellEnd"/>
      <w:r w:rsidRPr="00E80FA0">
        <w:t xml:space="preserve"> content </w:t>
      </w:r>
      <w:r w:rsidRPr="00E80FA0">
        <w:fldChar w:fldCharType="begin"/>
      </w:r>
      <w:r>
        <w:instrText xml:space="preserve"> ADDIN ZOTERO_ITEM CSL_CITATION {"citationID":"T1XJBPs0","properties":{"formattedCitation":"({\\i{}40})","plainCitation":"(4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B05A9D">
        <w:t>(</w:t>
      </w:r>
      <w:r w:rsidRPr="00B05A9D">
        <w:rPr>
          <w:i/>
          <w:iCs/>
        </w:rPr>
        <w:t>40</w:t>
      </w:r>
      <w:r w:rsidRPr="00B05A9D">
        <w:t>)</w:t>
      </w:r>
      <w:r w:rsidRPr="00E80FA0">
        <w:fldChar w:fldCharType="end"/>
      </w:r>
      <w:r w:rsidRPr="00E80FA0">
        <w:t xml:space="preserve"> for the San Carlos secondary standard is 90.2 </w:t>
      </w:r>
      <w:proofErr w:type="spellStart"/>
      <w:r w:rsidRPr="00E80FA0">
        <w:t>Fo</w:t>
      </w:r>
      <w:proofErr w:type="spellEnd"/>
      <w:r w:rsidRPr="00E80FA0">
        <w:t xml:space="preserve">, and we obtained a mean of 89.84±0.07 </w:t>
      </w:r>
      <w:proofErr w:type="spellStart"/>
      <w:r w:rsidRPr="00E80FA0">
        <w:t>Fo</w:t>
      </w:r>
      <w:proofErr w:type="spellEnd"/>
      <w:r w:rsidRPr="00E80FA0">
        <w:t xml:space="preserve"> units. For Springwater, the preferred value is 82.4 </w:t>
      </w:r>
      <w:proofErr w:type="spellStart"/>
      <w:r w:rsidRPr="00E80FA0">
        <w:t>Fo</w:t>
      </w:r>
      <w:proofErr w:type="spellEnd"/>
      <w:r w:rsidRPr="00E80FA0">
        <w:t xml:space="preserve">, and we obtained a mean of 82.1±0.2 </w:t>
      </w:r>
      <w:proofErr w:type="spellStart"/>
      <w:r w:rsidRPr="00E80FA0">
        <w:t>Fo</w:t>
      </w:r>
      <w:proofErr w:type="spellEnd"/>
      <w:r w:rsidRPr="00E80FA0">
        <w:t xml:space="preserve">.  We also analyzed a Kīlauea olivine crystal previously measured on the USGS Menlo Park EPMA. The average </w:t>
      </w:r>
      <w:proofErr w:type="spellStart"/>
      <w:r w:rsidRPr="00E80FA0">
        <w:t>Fo</w:t>
      </w:r>
      <w:proofErr w:type="spellEnd"/>
      <w:r w:rsidRPr="00E80FA0">
        <w:t xml:space="preserve"> content obtained at Menlo Park was 87.8±0.1 </w:t>
      </w:r>
      <w:proofErr w:type="spellStart"/>
      <w:r w:rsidRPr="00E80FA0">
        <w:t>Fo</w:t>
      </w:r>
      <w:proofErr w:type="spellEnd"/>
      <w:r w:rsidRPr="00E80FA0">
        <w:t xml:space="preserve">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i{}41})","plainCitation":"(41)","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B05A9D">
        <w:t>(</w:t>
      </w:r>
      <w:r w:rsidRPr="00B05A9D">
        <w:rPr>
          <w:i/>
          <w:iCs/>
        </w:rPr>
        <w:t>41</w:t>
      </w:r>
      <w:r w:rsidRPr="00B05A9D">
        <w:t>)</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B05A9D">
        <w:t>(</w:t>
      </w:r>
      <w:r w:rsidRPr="00B05A9D">
        <w:rPr>
          <w:i/>
          <w:iCs/>
        </w:rPr>
        <w:t>21</w:t>
      </w:r>
      <w:r w:rsidRPr="00B05A9D">
        <w:t>)</w:t>
      </w:r>
      <w:r w:rsidRPr="00E80FA0">
        <w:fldChar w:fldCharType="end"/>
      </w:r>
      <w:r w:rsidRPr="00E80FA0">
        <w:t xml:space="preserve">. The difference observed amounts to ~0.62 units at ~82 </w:t>
      </w:r>
      <w:proofErr w:type="spellStart"/>
      <w:r w:rsidRPr="00E80FA0">
        <w:t>Fo</w:t>
      </w:r>
      <w:proofErr w:type="spellEnd"/>
      <w:r w:rsidRPr="00E80FA0">
        <w:t xml:space="preserve"> and 0.78 units at 90 </w:t>
      </w:r>
      <w:proofErr w:type="spellStart"/>
      <w:r w:rsidRPr="00E80FA0">
        <w:t>Fo</w:t>
      </w:r>
      <w:proofErr w:type="spellEnd"/>
      <w:r w:rsidRPr="00E80FA0">
        <w:t xml:space="preserve"> </w:t>
      </w:r>
      <w:r w:rsidRPr="00E80FA0">
        <w:fldChar w:fldCharType="begin"/>
      </w:r>
      <w:r>
        <w:instrText xml:space="preserve"> ADDIN ZOTERO_ITEM CSL_CITATION {"citationID":"oH1Z9sh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xml:space="preserve">. Thus, EDS errors are within uncertainty of offsets between different microprobe labs. </w:t>
      </w:r>
    </w:p>
    <w:p w14:paraId="66BB7102" w14:textId="77777777" w:rsidR="00B05A9D" w:rsidRDefault="00B05A9D" w:rsidP="00B05A9D">
      <w:pPr>
        <w:pStyle w:val="SMText"/>
        <w:ind w:firstLine="0"/>
        <w:jc w:val="both"/>
      </w:pPr>
      <w:r>
        <w:t xml:space="preserve"> </w:t>
      </w:r>
    </w:p>
    <w:p w14:paraId="3FEB373D" w14:textId="77777777" w:rsidR="00B05A9D" w:rsidRDefault="00B05A9D" w:rsidP="00B05A9D">
      <w:pPr>
        <w:pStyle w:val="SMSubheading"/>
        <w:jc w:val="both"/>
      </w:pPr>
      <w:r>
        <w:t>EPMA analysis of glasses</w:t>
      </w:r>
    </w:p>
    <w:p w14:paraId="3DB2ED03" w14:textId="77777777" w:rsidR="00B05A9D" w:rsidRPr="00355362" w:rsidRDefault="00B05A9D" w:rsidP="00B05A9D">
      <w:pPr>
        <w:pStyle w:val="SMSubheading"/>
        <w:jc w:val="both"/>
      </w:pPr>
    </w:p>
    <w:p w14:paraId="143B5B5E" w14:textId="77777777" w:rsidR="00B05A9D" w:rsidRPr="00E80FA0" w:rsidRDefault="00B05A9D" w:rsidP="00B05A9D">
      <w:pPr>
        <w:pStyle w:val="SMText"/>
        <w:ind w:firstLine="720"/>
        <w:jc w:val="both"/>
      </w:pPr>
      <w:r w:rsidRPr="00E80FA0">
        <w:t>Major and minor element analysis of glass from USGS sample KS23-587 was done using the U.S. Geological Survey’s JEOL 8530F microprobe at the California Volcano Observatory. The samples were run over midnight between September 23 and 24</w:t>
      </w:r>
      <w:r w:rsidRPr="00E80FA0">
        <w:rPr>
          <w:vertAlign w:val="superscript"/>
        </w:rPr>
        <w:t>th</w:t>
      </w:r>
      <w:r w:rsidRPr="00E80FA0">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xml:space="preserve">. We note however that </w:t>
      </w:r>
      <w:proofErr w:type="spellStart"/>
      <w:r w:rsidRPr="00E80FA0">
        <w:t>CalVO</w:t>
      </w:r>
      <w:proofErr w:type="spellEnd"/>
      <w:r w:rsidRPr="00E80FA0">
        <w:t xml:space="preserve"> microprobe personnel later informed us that it would be possible in the future to request immediate access for eruption response if needed. This would mean that a glass mount could be prepared in 24 </w:t>
      </w:r>
      <w:proofErr w:type="spellStart"/>
      <w:r w:rsidRPr="00E80FA0">
        <w:t>hrs</w:t>
      </w:r>
      <w:proofErr w:type="spellEnd"/>
      <w:r w:rsidRPr="00E80FA0">
        <w:t xml:space="preserve"> after sample collection, shipped within 2 days from HVO to </w:t>
      </w:r>
      <w:proofErr w:type="spellStart"/>
      <w:r w:rsidRPr="00E80FA0">
        <w:t>CalVO</w:t>
      </w:r>
      <w:proofErr w:type="spellEnd"/>
      <w:r w:rsidRPr="00E80FA0">
        <w:t xml:space="preserve"> and analyzed on the probe on day 4 post field collection (calibration takes 2-3 </w:t>
      </w:r>
      <w:proofErr w:type="spellStart"/>
      <w:r w:rsidRPr="00E80FA0">
        <w:t>hrs</w:t>
      </w:r>
      <w:proofErr w:type="spellEnd"/>
      <w:r w:rsidRPr="00E80FA0">
        <w:t xml:space="preserve"> and analysis ~2 hours).  We also note that if these measurements did not exist at the time of the simulation, we could have used the EDS-SEM method to get the Mg# of the host glass to calculate the equilibrium olivine </w:t>
      </w:r>
      <w:proofErr w:type="spellStart"/>
      <w:r w:rsidRPr="00E80FA0">
        <w:t>Fo</w:t>
      </w:r>
      <w:proofErr w:type="spellEnd"/>
      <w:r w:rsidRPr="00E80FA0">
        <w:t xml:space="preserve"> content shown on Fig. 2 (The only reason we need </w:t>
      </w:r>
      <w:r w:rsidRPr="00E80FA0">
        <w:lastRenderedPageBreak/>
        <w:t>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442CDF5E" w14:textId="6E0056D3" w:rsidR="00B05A9D" w:rsidRPr="00E80FA0" w:rsidRDefault="00B05A9D" w:rsidP="00B05A9D">
      <w:pPr>
        <w:pStyle w:val="SMText"/>
        <w:jc w:val="both"/>
      </w:pPr>
      <w:r w:rsidRPr="00E80FA0">
        <w:t xml:space="preserve">Microprobe glass analyses used 15 kV accelerating voltage and a 10 µm beam with a 10 </w:t>
      </w:r>
      <w:proofErr w:type="spellStart"/>
      <w:r w:rsidRPr="00E80FA0">
        <w:t>nA</w:t>
      </w:r>
      <w:proofErr w:type="spellEnd"/>
      <w:r w:rsidRPr="00E80FA0">
        <w:t xml:space="preserve">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instrText xml:space="preserve"> ADDIN ZOTERO_ITEM CSL_CITATION {"citationID":"T7jFKUQF","properties":{"formattedCitation":"({\\i{}40})","plainCitation":"(4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B05A9D">
        <w:t>(</w:t>
      </w:r>
      <w:r w:rsidRPr="00B05A9D">
        <w:rPr>
          <w:i/>
          <w:iCs/>
        </w:rPr>
        <w:t>40</w:t>
      </w:r>
      <w:r w:rsidRPr="00B05A9D">
        <w:t>)</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t>
      </w:r>
      <w:proofErr w:type="spellStart"/>
      <w:r w:rsidRPr="00E80FA0">
        <w:t>Wilburforce</w:t>
      </w:r>
      <w:proofErr w:type="spellEnd"/>
      <w:r w:rsidRPr="00E80FA0">
        <w:t xml:space="preserv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xml:space="preserve">, 0.27 wt% for FeO, 0.009 wt% for </w:t>
      </w:r>
      <w:proofErr w:type="spellStart"/>
      <w:r w:rsidRPr="00E80FA0">
        <w:t>MnO</w:t>
      </w:r>
      <w:proofErr w:type="spellEnd"/>
      <w:r w:rsidRPr="00E80FA0">
        <w:t xml:space="preserve">, 0.006 wt% for MgO, 0.04 wt% for </w:t>
      </w:r>
      <w:proofErr w:type="spellStart"/>
      <w:r w:rsidRPr="00E80FA0">
        <w:t>CaO</w:t>
      </w:r>
      <w:proofErr w:type="spellEnd"/>
      <w:r w:rsidRPr="00E80FA0">
        <w:t>,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instrText xml:space="preserve"> ADDIN ZOTERO_ITEM CSL_CITATION {"citationID":"t8V3X3Hx","properties":{"formattedCitation":"({\\i{}42})","plainCitation":"(42)","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B05A9D">
        <w:t>(</w:t>
      </w:r>
      <w:r w:rsidRPr="00B05A9D">
        <w:rPr>
          <w:i/>
          <w:iCs/>
        </w:rPr>
        <w:t>42</w:t>
      </w:r>
      <w:r w:rsidRPr="00B05A9D">
        <w:t>)</w:t>
      </w:r>
      <w:r w:rsidRPr="00E80FA0">
        <w:fldChar w:fldCharType="end"/>
      </w:r>
      <w:r w:rsidRPr="00E80FA0">
        <w:t xml:space="preserve">. Analyses with totals &lt;99.0 wt% or &gt;100.5 wt% were rejected. Reported analyses are an average of four replicate points on individual glass fragments. </w:t>
      </w:r>
    </w:p>
    <w:p w14:paraId="0881F829" w14:textId="77777777" w:rsidR="00B05A9D" w:rsidRDefault="00B05A9D" w:rsidP="00B05A9D">
      <w:pPr>
        <w:pStyle w:val="SMText"/>
        <w:ind w:firstLine="0"/>
        <w:jc w:val="both"/>
      </w:pPr>
    </w:p>
    <w:p w14:paraId="7D19FCA8" w14:textId="77777777" w:rsidR="00B05A9D" w:rsidRDefault="00B05A9D" w:rsidP="00B05A9D">
      <w:pPr>
        <w:pStyle w:val="SMSubheading"/>
        <w:jc w:val="both"/>
      </w:pPr>
      <w:r>
        <w:t>Manuscript Writing Timeline</w:t>
      </w:r>
    </w:p>
    <w:p w14:paraId="68FEA8F9" w14:textId="77777777" w:rsidR="00B05A9D" w:rsidRPr="00E80FA0" w:rsidRDefault="00B05A9D" w:rsidP="00B05A9D">
      <w:pPr>
        <w:pStyle w:val="SMText"/>
        <w:ind w:firstLine="0"/>
        <w:jc w:val="both"/>
      </w:pPr>
    </w:p>
    <w:p w14:paraId="0CA540B0" w14:textId="77777777" w:rsidR="00B05A9D" w:rsidRPr="00E80FA0" w:rsidRDefault="00B05A9D" w:rsidP="00B05A9D">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2023 (see S5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2023 (see S5_Email_and_tracking_record) who rejected the manuscript on November 15</w:t>
      </w:r>
      <w:r w:rsidRPr="00E80FA0">
        <w:rPr>
          <w:vertAlign w:val="superscript"/>
        </w:rPr>
        <w:t>th</w:t>
      </w:r>
      <w:r w:rsidRPr="00E80FA0">
        <w:t xml:space="preserve"> (see S5) on similar grounds with the editor comments 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xml:space="preserve">, 2024, based on concerns from reviewers of temperature sensitivity of EOS and the lack of applicability to subduction zones (S5). We have addressed these concerns with the new Fig. 1 and Fig. 4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3AAF4674" w14:textId="77777777" w:rsidR="00B05A9D" w:rsidRDefault="00B05A9D" w:rsidP="00B05A9D">
      <w:pPr>
        <w:pStyle w:val="SMText"/>
        <w:ind w:firstLine="0"/>
        <w:jc w:val="both"/>
      </w:pPr>
    </w:p>
    <w:p w14:paraId="712E918D" w14:textId="77777777" w:rsidR="00B05A9D" w:rsidRPr="00E80FA0" w:rsidRDefault="00B05A9D" w:rsidP="00B05A9D">
      <w:pPr>
        <w:pStyle w:val="SMText"/>
        <w:ind w:firstLine="0"/>
        <w:rPr>
          <w:u w:val="words"/>
        </w:rPr>
      </w:pPr>
      <w:r w:rsidRPr="00E80FA0">
        <w:rPr>
          <w:u w:val="words"/>
        </w:rPr>
        <w:t xml:space="preserve">Identifying and Resolving Bottlenecks </w:t>
      </w:r>
    </w:p>
    <w:p w14:paraId="2292BE05" w14:textId="77777777" w:rsidR="00B05A9D" w:rsidRPr="00E80FA0" w:rsidRDefault="00B05A9D" w:rsidP="00B05A9D">
      <w:pPr>
        <w:pStyle w:val="SMText"/>
        <w:ind w:firstLine="0"/>
        <w:jc w:val="both"/>
      </w:pPr>
    </w:p>
    <w:p w14:paraId="72907997" w14:textId="77777777" w:rsidR="00B05A9D" w:rsidRDefault="00B05A9D" w:rsidP="00B05A9D">
      <w:pPr>
        <w:pStyle w:val="SMText"/>
        <w:jc w:val="both"/>
      </w:pPr>
      <w:r w:rsidRPr="00E80FA0">
        <w:t xml:space="preserve">The yellow stars on Fig. 1 identify current bottlenecks in the process that could be easily improved.  </w:t>
      </w:r>
    </w:p>
    <w:p w14:paraId="2B958367" w14:textId="77777777" w:rsidR="00B05A9D" w:rsidRPr="00E80FA0" w:rsidRDefault="00B05A9D" w:rsidP="00B05A9D">
      <w:pPr>
        <w:pStyle w:val="SMText"/>
        <w:jc w:val="both"/>
      </w:pPr>
    </w:p>
    <w:p w14:paraId="21DECF7A" w14:textId="77777777" w:rsidR="00B05A9D" w:rsidRDefault="00B05A9D" w:rsidP="00B05A9D">
      <w:pPr>
        <w:pStyle w:val="SMText"/>
        <w:jc w:val="both"/>
        <w:rPr>
          <w:b/>
          <w:bCs/>
          <w:i/>
          <w:iCs/>
        </w:rPr>
      </w:pPr>
      <w:r w:rsidRPr="00E80FA0">
        <w:rPr>
          <w:b/>
          <w:bCs/>
          <w:i/>
          <w:iCs/>
        </w:rPr>
        <w:t xml:space="preserve">Star 1 – Shipping and receiving </w:t>
      </w:r>
      <w:proofErr w:type="gramStart"/>
      <w:r w:rsidRPr="00E80FA0">
        <w:rPr>
          <w:b/>
          <w:bCs/>
          <w:i/>
          <w:iCs/>
        </w:rPr>
        <w:t>samples</w:t>
      </w:r>
      <w:proofErr w:type="gramEnd"/>
      <w:r w:rsidRPr="00E80FA0">
        <w:rPr>
          <w:b/>
          <w:bCs/>
          <w:i/>
          <w:iCs/>
        </w:rPr>
        <w:t> </w:t>
      </w:r>
    </w:p>
    <w:p w14:paraId="7BCA329D" w14:textId="77777777" w:rsidR="00B05A9D" w:rsidRPr="00E80FA0" w:rsidRDefault="00B05A9D" w:rsidP="00B05A9D">
      <w:pPr>
        <w:pStyle w:val="SMText"/>
        <w:jc w:val="both"/>
        <w:rPr>
          <w:i/>
          <w:iCs/>
        </w:rPr>
      </w:pPr>
    </w:p>
    <w:p w14:paraId="1704B330" w14:textId="77777777" w:rsidR="00B05A9D" w:rsidRPr="00E80FA0" w:rsidRDefault="00B05A9D" w:rsidP="00B05A9D">
      <w:pPr>
        <w:pStyle w:val="SMText"/>
        <w:jc w:val="both"/>
      </w:pPr>
      <w:r w:rsidRPr="00E80FA0">
        <w:t xml:space="preserve">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w:t>
      </w:r>
      <w:r w:rsidRPr="00E80FA0">
        <w:lastRenderedPageBreak/>
        <w:t>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A5AFF8C" w14:textId="1E59A4FB" w:rsidR="00B05A9D" w:rsidRPr="00E80FA0" w:rsidRDefault="00B05A9D" w:rsidP="00B05A9D">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B05A9D">
        <w:t>(</w:t>
      </w:r>
      <w:r w:rsidRPr="00B05A9D">
        <w:rPr>
          <w:i/>
          <w:iCs/>
        </w:rPr>
        <w:t>1</w:t>
      </w:r>
      <w:r w:rsidRPr="00B05A9D">
        <w:t>)</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E80FA0">
        <w:t>as long as</w:t>
      </w:r>
      <w:proofErr w:type="gramEnd"/>
      <w:r w:rsidRPr="00E80FA0">
        <w:t xml:space="preserve">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000A5FCD" w14:textId="77777777" w:rsidR="00B05A9D" w:rsidRPr="00E80FA0" w:rsidRDefault="00B05A9D" w:rsidP="00B05A9D">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2909E8F5" w14:textId="77777777" w:rsidR="00B05A9D" w:rsidRDefault="00B05A9D" w:rsidP="00B05A9D">
      <w:pPr>
        <w:pStyle w:val="SMText"/>
        <w:jc w:val="both"/>
      </w:pPr>
    </w:p>
    <w:p w14:paraId="7C3ABC4B" w14:textId="77777777" w:rsidR="00B05A9D" w:rsidRPr="00E80FA0" w:rsidRDefault="00B05A9D" w:rsidP="00B05A9D">
      <w:pPr>
        <w:pStyle w:val="SMText"/>
        <w:jc w:val="both"/>
      </w:pPr>
    </w:p>
    <w:p w14:paraId="7456870C" w14:textId="77777777" w:rsidR="00B05A9D" w:rsidRDefault="00B05A9D" w:rsidP="00B05A9D">
      <w:pPr>
        <w:pStyle w:val="SMText"/>
        <w:jc w:val="both"/>
        <w:rPr>
          <w:b/>
          <w:bCs/>
          <w:i/>
          <w:iCs/>
        </w:rPr>
      </w:pPr>
      <w:r w:rsidRPr="00E80FA0">
        <w:rPr>
          <w:b/>
          <w:bCs/>
          <w:i/>
          <w:iCs/>
        </w:rPr>
        <w:t xml:space="preserve">Star 2 – Sample cataloging </w:t>
      </w:r>
    </w:p>
    <w:p w14:paraId="3687D6AA" w14:textId="77777777" w:rsidR="00B05A9D" w:rsidRPr="00E80FA0" w:rsidRDefault="00B05A9D" w:rsidP="00B05A9D">
      <w:pPr>
        <w:pStyle w:val="SMText"/>
        <w:jc w:val="both"/>
        <w:rPr>
          <w:b/>
          <w:bCs/>
          <w:i/>
          <w:iCs/>
        </w:rPr>
      </w:pPr>
    </w:p>
    <w:p w14:paraId="1443029D" w14:textId="77777777" w:rsidR="00B05A9D" w:rsidRPr="00E80FA0" w:rsidRDefault="00B05A9D" w:rsidP="00B05A9D">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S4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69C8061E" w14:textId="77777777" w:rsidR="00B05A9D" w:rsidRPr="00E80FA0" w:rsidRDefault="00B05A9D" w:rsidP="00B05A9D">
      <w:pPr>
        <w:pStyle w:val="SMText"/>
        <w:jc w:val="both"/>
      </w:pPr>
    </w:p>
    <w:p w14:paraId="399F98DF" w14:textId="77777777" w:rsidR="00B05A9D" w:rsidRDefault="00B05A9D" w:rsidP="00B05A9D">
      <w:pPr>
        <w:pStyle w:val="SMText"/>
        <w:jc w:val="both"/>
        <w:rPr>
          <w:b/>
          <w:bCs/>
          <w:i/>
          <w:iCs/>
        </w:rPr>
      </w:pPr>
      <w:r w:rsidRPr="00E80FA0">
        <w:rPr>
          <w:b/>
          <w:bCs/>
          <w:i/>
          <w:iCs/>
        </w:rPr>
        <w:t>Star 3 – Epoxy impregnation</w:t>
      </w:r>
    </w:p>
    <w:p w14:paraId="3AB87309" w14:textId="77777777" w:rsidR="00B05A9D" w:rsidRPr="00E80FA0" w:rsidRDefault="00B05A9D" w:rsidP="00B05A9D">
      <w:pPr>
        <w:pStyle w:val="SMText"/>
        <w:jc w:val="both"/>
        <w:rPr>
          <w:b/>
          <w:bCs/>
          <w:i/>
          <w:iCs/>
        </w:rPr>
      </w:pPr>
    </w:p>
    <w:p w14:paraId="5121F9CF" w14:textId="77777777" w:rsidR="00B05A9D" w:rsidRPr="00E80FA0" w:rsidRDefault="00B05A9D" w:rsidP="00B05A9D">
      <w:pPr>
        <w:pStyle w:val="SMText"/>
        <w:jc w:val="both"/>
        <w:rPr>
          <w:b/>
          <w:bCs/>
        </w:rPr>
      </w:pPr>
      <w:r w:rsidRPr="00E80FA0">
        <w:t xml:space="preserve">We used </w:t>
      </w:r>
      <w:proofErr w:type="spellStart"/>
      <w:r w:rsidRPr="00E80FA0">
        <w:t>EpoFix</w:t>
      </w:r>
      <w:r w:rsidRPr="00E80FA0">
        <w:rPr>
          <w:vertAlign w:val="superscript"/>
        </w:rPr>
        <w:t>TM</w:t>
      </w:r>
      <w:proofErr w:type="spellEnd"/>
      <w:r w:rsidRPr="00E80FA0">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1F79565D" w14:textId="77777777" w:rsidR="00B05A9D" w:rsidRDefault="00B05A9D" w:rsidP="00B05A9D">
      <w:pPr>
        <w:pStyle w:val="SMText"/>
        <w:ind w:firstLine="0"/>
      </w:pPr>
    </w:p>
    <w:p w14:paraId="0CF2F14D" w14:textId="77777777" w:rsidR="00B05A9D" w:rsidRPr="00E80FA0" w:rsidRDefault="00B05A9D" w:rsidP="00B05A9D">
      <w:pPr>
        <w:pStyle w:val="SMSubheading"/>
      </w:pPr>
      <w:r w:rsidRPr="00E80FA0">
        <w:lastRenderedPageBreak/>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5F1FBD56" w14:textId="77777777" w:rsidR="00B05A9D" w:rsidRPr="00355362" w:rsidRDefault="00B05A9D" w:rsidP="00B05A9D">
      <w:pPr>
        <w:pStyle w:val="SMSubheading"/>
      </w:pPr>
    </w:p>
    <w:p w14:paraId="5FAF6614" w14:textId="6743036F" w:rsidR="00B05A9D" w:rsidRDefault="00B05A9D" w:rsidP="00B05A9D">
      <w:pPr>
        <w:pStyle w:val="SMText"/>
        <w:ind w:firstLine="720"/>
        <w:jc w:val="both"/>
        <w:rPr>
          <w:lang w:val="en-GB"/>
        </w:rPr>
      </w:pPr>
      <w:bookmarkStart w:id="3"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i{}43})","plainCitation":"(43)","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B05A9D">
        <w:t>(</w:t>
      </w:r>
      <w:r w:rsidRPr="00B05A9D">
        <w:rPr>
          <w:i/>
          <w:iCs/>
        </w:rPr>
        <w:t>43</w:t>
      </w:r>
      <w:r w:rsidRPr="00B05A9D">
        <w:t>)</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B05A9D">
        <w:t>(</w:t>
      </w:r>
      <w:r w:rsidRPr="00B05A9D">
        <w:rPr>
          <w:i/>
          <w:iCs/>
        </w:rPr>
        <w:t>20</w:t>
      </w:r>
      <w:r w:rsidRPr="00B05A9D">
        <w:t>)</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B05A9D">
        <w:t>(</w:t>
      </w:r>
      <w:r w:rsidRPr="00B05A9D">
        <w:rPr>
          <w:i/>
          <w:iCs/>
        </w:rPr>
        <w:t>11</w:t>
      </w:r>
      <w:r w:rsidRPr="00B05A9D">
        <w:t>)</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S1; the data for iteration 5 is reported in the full FI dataset (Dataset S2) and the </w:t>
      </w:r>
      <w:proofErr w:type="spellStart"/>
      <w:r w:rsidRPr="00E80FA0">
        <w:rPr>
          <w:lang w:val="en-GB"/>
        </w:rPr>
        <w:t>jupyter</w:t>
      </w:r>
      <w:proofErr w:type="spellEnd"/>
      <w:r w:rsidRPr="00E80FA0">
        <w:rPr>
          <w:lang w:val="en-GB"/>
        </w:rPr>
        <w:t xml:space="preserve">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66EC054C" w14:textId="77777777" w:rsidR="00B05A9D" w:rsidRDefault="00B05A9D" w:rsidP="00B05A9D">
      <w:pPr>
        <w:rPr>
          <w:lang w:val="en-GB"/>
        </w:rPr>
      </w:pPr>
      <w:r>
        <w:rPr>
          <w:lang w:val="en-GB"/>
        </w:rPr>
        <w:br w:type="page"/>
      </w:r>
    </w:p>
    <w:p w14:paraId="0794345E" w14:textId="77777777" w:rsidR="00B05A9D" w:rsidRDefault="00B05A9D" w:rsidP="00B05A9D">
      <w:pPr>
        <w:pStyle w:val="SMText"/>
        <w:ind w:firstLine="0"/>
        <w:jc w:val="both"/>
        <w:rPr>
          <w:lang w:val="en-GB"/>
        </w:rPr>
      </w:pPr>
      <w:r w:rsidRPr="00965184">
        <w:rPr>
          <w:rFonts w:ascii="Arial" w:hAnsi="Arial" w:cs="Arial"/>
          <w:noProof/>
          <w:sz w:val="20"/>
          <w:lang w:val="en-GB"/>
        </w:rPr>
        <w:lastRenderedPageBreak/>
        <w:drawing>
          <wp:inline distT="0" distB="0" distL="0" distR="0" wp14:anchorId="3F118AF4" wp14:editId="1F0C8E48">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4"/>
                    <a:stretch>
                      <a:fillRect/>
                    </a:stretch>
                  </pic:blipFill>
                  <pic:spPr>
                    <a:xfrm>
                      <a:off x="0" y="0"/>
                      <a:ext cx="5486400" cy="1789430"/>
                    </a:xfrm>
                    <a:prstGeom prst="rect">
                      <a:avLst/>
                    </a:prstGeom>
                  </pic:spPr>
                </pic:pic>
              </a:graphicData>
            </a:graphic>
          </wp:inline>
        </w:drawing>
      </w:r>
    </w:p>
    <w:p w14:paraId="5BA9A202" w14:textId="2C70C2C2" w:rsidR="00B05A9D" w:rsidRPr="00F34FDD" w:rsidRDefault="00B05A9D" w:rsidP="00B05A9D">
      <w:pPr>
        <w:pStyle w:val="SMText"/>
        <w:rPr>
          <w:lang w:val="en-GB"/>
        </w:rPr>
      </w:pPr>
      <w:r w:rsidRPr="00F34FDD">
        <w:rPr>
          <w:b/>
          <w:bCs/>
          <w:lang w:val="en-GB"/>
        </w:rPr>
        <w:t>Fig</w:t>
      </w:r>
      <w:r>
        <w:rPr>
          <w:b/>
          <w:bCs/>
          <w:lang w:val="en-GB"/>
        </w:rPr>
        <w:t>.</w:t>
      </w:r>
      <w:r w:rsidRPr="00F34FDD">
        <w:rPr>
          <w:b/>
          <w:bCs/>
          <w:lang w:val="en-GB"/>
        </w:rPr>
        <w:t xml:space="preserve"> S1</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B05A9D">
        <w:t>(</w:t>
      </w:r>
      <w:r w:rsidRPr="00B05A9D">
        <w:rPr>
          <w:i/>
          <w:iCs/>
        </w:rPr>
        <w:t>11</w:t>
      </w:r>
      <w:r w:rsidRPr="00B05A9D">
        <w:t>)</w:t>
      </w:r>
      <w:r w:rsidRPr="00F34FDD">
        <w:rPr>
          <w:lang w:val="en-GB"/>
        </w:rPr>
        <w:fldChar w:fldCharType="end"/>
      </w:r>
      <w:r w:rsidRPr="00F34FDD">
        <w:rPr>
          <w:lang w:val="en-GB"/>
        </w:rPr>
        <w:t xml:space="preserve"> for each Day of the simulation. </w:t>
      </w:r>
    </w:p>
    <w:p w14:paraId="15B918D8" w14:textId="77777777" w:rsidR="00B05A9D" w:rsidRPr="00E80FA0" w:rsidRDefault="00B05A9D" w:rsidP="00B05A9D">
      <w:pPr>
        <w:pStyle w:val="SMText"/>
        <w:ind w:firstLine="0"/>
        <w:jc w:val="both"/>
        <w:rPr>
          <w:lang w:val="en-GB"/>
        </w:rPr>
      </w:pPr>
    </w:p>
    <w:p w14:paraId="78FAE271" w14:textId="77777777" w:rsidR="00B05A9D" w:rsidRPr="00E80FA0" w:rsidRDefault="00B05A9D" w:rsidP="00B05A9D">
      <w:pPr>
        <w:pStyle w:val="SMText"/>
        <w:ind w:firstLine="0"/>
        <w:rPr>
          <w:lang w:val="en-GB"/>
        </w:rPr>
      </w:pPr>
    </w:p>
    <w:p w14:paraId="4BCE104C" w14:textId="77777777" w:rsidR="00B05A9D" w:rsidRDefault="00B05A9D" w:rsidP="00B05A9D">
      <w:pPr>
        <w:rPr>
          <w:u w:val="words"/>
        </w:rPr>
      </w:pPr>
      <w:r>
        <w:rPr>
          <w:u w:val="words"/>
        </w:rPr>
        <w:br w:type="page"/>
      </w:r>
    </w:p>
    <w:p w14:paraId="3B540834" w14:textId="77777777" w:rsidR="00B05A9D" w:rsidRDefault="00B05A9D" w:rsidP="00B05A9D">
      <w:pPr>
        <w:pStyle w:val="SMText"/>
        <w:ind w:firstLine="0"/>
        <w:rPr>
          <w:u w:val="words"/>
        </w:rPr>
      </w:pPr>
      <w:r w:rsidRPr="00F34FDD">
        <w:rPr>
          <w:u w:val="words"/>
        </w:rPr>
        <w:lastRenderedPageBreak/>
        <w:t xml:space="preserve">Sensitivity of the EOS method for FI to entrapment temperature </w:t>
      </w:r>
      <w:r>
        <w:rPr>
          <w:u w:val="words"/>
        </w:rPr>
        <w:t>–</w:t>
      </w:r>
      <w:r w:rsidRPr="00F34FDD">
        <w:rPr>
          <w:u w:val="words"/>
        </w:rPr>
        <w:t xml:space="preserve"> Extended</w:t>
      </w:r>
    </w:p>
    <w:p w14:paraId="21CB8F81" w14:textId="77777777" w:rsidR="00B05A9D" w:rsidRPr="00F34FDD" w:rsidRDefault="00B05A9D" w:rsidP="00B05A9D">
      <w:pPr>
        <w:pStyle w:val="SMText"/>
        <w:ind w:firstLine="0"/>
        <w:rPr>
          <w:u w:val="words"/>
        </w:rPr>
      </w:pPr>
    </w:p>
    <w:p w14:paraId="194D0ED3" w14:textId="2383F160" w:rsidR="00B05A9D" w:rsidRDefault="00B05A9D" w:rsidP="00B05A9D">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i{}17}, {\\i{}44})","plainCitation":"(17, 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B05A9D">
        <w:t>(</w:t>
      </w:r>
      <w:r w:rsidRPr="00B05A9D">
        <w:rPr>
          <w:i/>
          <w:iCs/>
        </w:rPr>
        <w:t>17</w:t>
      </w:r>
      <w:r w:rsidRPr="00B05A9D">
        <w:t xml:space="preserve">, </w:t>
      </w:r>
      <w:r w:rsidRPr="00B05A9D">
        <w:rPr>
          <w:i/>
          <w:iCs/>
        </w:rPr>
        <w:t>44</w:t>
      </w:r>
      <w:r w:rsidRPr="00B05A9D">
        <w:t>)</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B05A9D">
        <w:t>(</w:t>
      </w:r>
      <w:r w:rsidRPr="00B05A9D">
        <w:rPr>
          <w:i/>
          <w:iCs/>
        </w:rPr>
        <w:t>19</w:t>
      </w:r>
      <w:r w:rsidRPr="00B05A9D">
        <w:t>)</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w:t>
      </w:r>
      <w:proofErr w:type="spellStart"/>
      <w:r w:rsidRPr="00F34FDD">
        <w:rPr>
          <w:lang w:val="en-GB"/>
        </w:rPr>
        <w:t>ol</w:t>
      </w:r>
      <w:proofErr w:type="spellEnd"/>
      <w:r w:rsidRPr="00F34FDD">
        <w:rPr>
          <w:lang w:val="en-GB"/>
        </w:rPr>
        <w:t>-saturated liquid temperatures at Kīlauea volcano (1100,1150, 1240 and 1350 ˚C). Overall, neither of the three equations of state are significantly sensitive to temperature at these magmatic temperatures (Fig. S2-S5). The shaded box in Fig. S2 shows storage conditions relevant to Kilauea. In the worst case, at the depth of the HMM reservoir (1 km), the absolute uncertainty in depth due to temperature is ~0.15 km and at depths corresponding to the SC reservoir (~4 km) it is ~0.7 km. We plot in detail on Figs S3-S5 the temperature sensitivity for each of the EOS at general conditions and conditions specifically relevant to Kīlauea volcano.</w:t>
      </w:r>
    </w:p>
    <w:p w14:paraId="3C3E68A7" w14:textId="77777777" w:rsidR="00B05A9D" w:rsidRDefault="00B05A9D" w:rsidP="00B05A9D">
      <w:pPr>
        <w:rPr>
          <w:lang w:val="en-GB"/>
        </w:rPr>
      </w:pPr>
      <w:r>
        <w:rPr>
          <w:lang w:val="en-GB"/>
        </w:rPr>
        <w:br w:type="page"/>
      </w:r>
    </w:p>
    <w:p w14:paraId="4141AAC1" w14:textId="77777777" w:rsidR="00B05A9D" w:rsidRPr="00F34FDD" w:rsidRDefault="00B05A9D" w:rsidP="00B05A9D">
      <w:pPr>
        <w:pStyle w:val="SMText"/>
        <w:ind w:firstLine="0"/>
        <w:jc w:val="both"/>
        <w:rPr>
          <w:lang w:val="en-GB"/>
        </w:rPr>
      </w:pPr>
      <w:r w:rsidRPr="00F34FDD">
        <w:rPr>
          <w:noProof/>
          <w:lang w:val="en-GB"/>
        </w:rPr>
        <w:lastRenderedPageBreak/>
        <w:drawing>
          <wp:inline distT="0" distB="0" distL="0" distR="0" wp14:anchorId="3FBB1941" wp14:editId="07C495D4">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5"/>
                    <a:stretch>
                      <a:fillRect/>
                    </a:stretch>
                  </pic:blipFill>
                  <pic:spPr>
                    <a:xfrm>
                      <a:off x="0" y="0"/>
                      <a:ext cx="5957537" cy="2347159"/>
                    </a:xfrm>
                    <a:prstGeom prst="rect">
                      <a:avLst/>
                    </a:prstGeom>
                  </pic:spPr>
                </pic:pic>
              </a:graphicData>
            </a:graphic>
          </wp:inline>
        </w:drawing>
      </w:r>
    </w:p>
    <w:p w14:paraId="0F409106" w14:textId="3CC866B3" w:rsidR="00B05A9D" w:rsidRDefault="00B05A9D" w:rsidP="00B05A9D">
      <w:pPr>
        <w:pStyle w:val="SMText"/>
        <w:ind w:firstLine="0"/>
        <w:jc w:val="both"/>
        <w:rPr>
          <w:lang w:val="en-GB"/>
        </w:rPr>
      </w:pPr>
      <w:r w:rsidRPr="00F34FDD">
        <w:rPr>
          <w:lang w:val="en-GB"/>
        </w:rPr>
        <w:t>Fig</w:t>
      </w:r>
      <w:r>
        <w:rPr>
          <w:lang w:val="en-GB"/>
        </w:rPr>
        <w:t>.</w:t>
      </w:r>
      <w:r w:rsidRPr="00F34FDD">
        <w:rPr>
          <w:lang w:val="en-GB"/>
        </w:rPr>
        <w:t xml:space="preserve"> S2.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B05A9D">
        <w:t>(</w:t>
      </w:r>
      <w:r w:rsidRPr="00B05A9D">
        <w:rPr>
          <w:i/>
          <w:iCs/>
        </w:rPr>
        <w:t>17</w:t>
      </w:r>
      <w:r w:rsidRPr="00B05A9D">
        <w:t>)</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i{}44})","plainCitation":"(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B05A9D">
        <w:t>(</w:t>
      </w:r>
      <w:r w:rsidRPr="00B05A9D">
        <w:rPr>
          <w:i/>
          <w:iCs/>
        </w:rPr>
        <w:t>44</w:t>
      </w:r>
      <w:r w:rsidRPr="00B05A9D">
        <w:t>)</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B05A9D">
        <w:t>(</w:t>
      </w:r>
      <w:r w:rsidRPr="00B05A9D">
        <w:rPr>
          <w:i/>
          <w:iCs/>
        </w:rPr>
        <w:t>19</w:t>
      </w:r>
      <w:r w:rsidRPr="00B05A9D">
        <w:t>)</w:t>
      </w:r>
      <w:r w:rsidRPr="00F34FDD">
        <w:fldChar w:fldCharType="end"/>
      </w:r>
      <w:r w:rsidRPr="00F34FDD">
        <w:rPr>
          <w:lang w:val="en-GB"/>
        </w:rPr>
        <w:t>). Shaded area a indicates the range of pressures and depth relevant to Kīlauea pre-eruptive magma storage.</w:t>
      </w:r>
    </w:p>
    <w:p w14:paraId="3B083DAA" w14:textId="77777777" w:rsidR="00B05A9D" w:rsidRDefault="00B05A9D" w:rsidP="00B05A9D">
      <w:pPr>
        <w:rPr>
          <w:lang w:val="en-GB"/>
        </w:rPr>
      </w:pPr>
      <w:r>
        <w:rPr>
          <w:lang w:val="en-GB"/>
        </w:rPr>
        <w:br w:type="page"/>
      </w:r>
    </w:p>
    <w:p w14:paraId="46327C39" w14:textId="77777777" w:rsidR="00B05A9D" w:rsidRPr="00F34FDD" w:rsidRDefault="00B05A9D" w:rsidP="00B05A9D">
      <w:pPr>
        <w:pStyle w:val="SMText"/>
        <w:ind w:firstLine="0"/>
        <w:jc w:val="both"/>
        <w:rPr>
          <w:lang w:val="en-GB"/>
        </w:rPr>
      </w:pPr>
      <w:r w:rsidRPr="00F34FDD">
        <w:rPr>
          <w:noProof/>
        </w:rPr>
        <w:lastRenderedPageBreak/>
        <w:drawing>
          <wp:inline distT="0" distB="0" distL="0" distR="0" wp14:anchorId="1BB496DF" wp14:editId="7A0CACF8">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6"/>
                    <a:stretch>
                      <a:fillRect/>
                    </a:stretch>
                  </pic:blipFill>
                  <pic:spPr>
                    <a:xfrm>
                      <a:off x="0" y="0"/>
                      <a:ext cx="5486400" cy="4568190"/>
                    </a:xfrm>
                    <a:prstGeom prst="rect">
                      <a:avLst/>
                    </a:prstGeom>
                  </pic:spPr>
                </pic:pic>
              </a:graphicData>
            </a:graphic>
          </wp:inline>
        </w:drawing>
      </w:r>
    </w:p>
    <w:p w14:paraId="19D46BE7" w14:textId="0B691FE0" w:rsidR="00B05A9D" w:rsidRDefault="00B05A9D" w:rsidP="00B05A9D">
      <w:pPr>
        <w:pStyle w:val="SMText"/>
        <w:ind w:firstLine="0"/>
        <w:jc w:val="both"/>
      </w:pPr>
      <w:r w:rsidRPr="00F34FDD">
        <w:rPr>
          <w:lang w:val="en-GB"/>
        </w:rPr>
        <w:t>Fig</w:t>
      </w:r>
      <w:r>
        <w:rPr>
          <w:lang w:val="en-GB"/>
        </w:rPr>
        <w:t>.</w:t>
      </w:r>
      <w:r w:rsidRPr="00F34FDD">
        <w:rPr>
          <w:lang w:val="en-GB"/>
        </w:rPr>
        <w:t xml:space="preserve"> S3.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B05A9D">
        <w:t>(</w:t>
      </w:r>
      <w:r w:rsidRPr="00B05A9D">
        <w:rPr>
          <w:i/>
          <w:iCs/>
        </w:rPr>
        <w:t>19</w:t>
      </w:r>
      <w:r w:rsidRPr="00B05A9D">
        <w:t>)</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w:t>
      </w:r>
      <w:proofErr w:type="spellStart"/>
      <w:r w:rsidRPr="00F34FDD">
        <w:t>Halema’uma’u</w:t>
      </w:r>
      <w:proofErr w:type="spellEnd"/>
      <w:r w:rsidRPr="00F34FDD">
        <w:t xml:space="preserve"> and SC for South Caldera – inferred from FI and MI barometry as well as geophysics </w:t>
      </w:r>
      <w:r w:rsidRPr="00F34FDD">
        <w:fldChar w:fldCharType="begin"/>
      </w:r>
      <w:r>
        <w:instrText xml:space="preserve"> ADDIN ZOTERO_ITEM CSL_CITATION {"citationID":"0B61omr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B05A9D">
        <w:t>(</w:t>
      </w:r>
      <w:r w:rsidRPr="00B05A9D">
        <w:rPr>
          <w:i/>
          <w:iCs/>
        </w:rPr>
        <w:t>11</w:t>
      </w:r>
      <w:r w:rsidRPr="00B05A9D">
        <w:t xml:space="preserve">, </w:t>
      </w:r>
      <w:r w:rsidRPr="00B05A9D">
        <w:rPr>
          <w:i/>
          <w:iCs/>
        </w:rPr>
        <w:t>18</w:t>
      </w:r>
      <w:r w:rsidRPr="00B05A9D">
        <w:t>)</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053C448E" w14:textId="77777777" w:rsidR="00B05A9D" w:rsidRDefault="00B05A9D" w:rsidP="00B05A9D">
      <w:r>
        <w:br w:type="page"/>
      </w:r>
    </w:p>
    <w:p w14:paraId="741EA192" w14:textId="77777777" w:rsidR="00B05A9D" w:rsidRPr="00F34FDD" w:rsidRDefault="00B05A9D" w:rsidP="00B05A9D">
      <w:pPr>
        <w:pStyle w:val="SMText"/>
        <w:ind w:firstLine="0"/>
        <w:jc w:val="both"/>
        <w:rPr>
          <w:lang w:val="en-GB"/>
        </w:rPr>
      </w:pPr>
      <w:r w:rsidRPr="00F34FDD">
        <w:rPr>
          <w:noProof/>
          <w:lang w:val="en-GB"/>
        </w:rPr>
        <w:lastRenderedPageBreak/>
        <w:drawing>
          <wp:inline distT="0" distB="0" distL="0" distR="0" wp14:anchorId="53549CA1" wp14:editId="7009B41D">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562961C3" w14:textId="197C3AAE" w:rsidR="00B05A9D" w:rsidRDefault="00B05A9D" w:rsidP="00B05A9D">
      <w:pPr>
        <w:pStyle w:val="SMText"/>
        <w:ind w:firstLine="0"/>
        <w:jc w:val="both"/>
        <w:rPr>
          <w:lang w:val="en-GB"/>
        </w:rPr>
      </w:pPr>
      <w:r w:rsidRPr="00F34FDD">
        <w:rPr>
          <w:lang w:val="en-GB"/>
        </w:rPr>
        <w:t>Fig</w:t>
      </w:r>
      <w:r>
        <w:rPr>
          <w:lang w:val="en-GB"/>
        </w:rPr>
        <w:t>.</w:t>
      </w:r>
      <w:r w:rsidRPr="00F34FDD">
        <w:rPr>
          <w:lang w:val="en-GB"/>
        </w:rPr>
        <w:t xml:space="preserve"> S4.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B05A9D">
        <w:t>(</w:t>
      </w:r>
      <w:r w:rsidRPr="00B05A9D">
        <w:rPr>
          <w:i/>
          <w:iCs/>
        </w:rPr>
        <w:t>17</w:t>
      </w:r>
      <w:r w:rsidRPr="00B05A9D">
        <w:t>)</w:t>
      </w:r>
      <w:r w:rsidRPr="00F34FDD">
        <w:fldChar w:fldCharType="end"/>
      </w:r>
      <w:r w:rsidRPr="00F34FDD">
        <w:rPr>
          <w:lang w:val="en-GB"/>
        </w:rPr>
        <w:t>.</w:t>
      </w:r>
    </w:p>
    <w:p w14:paraId="0C985C45" w14:textId="77777777" w:rsidR="00B05A9D" w:rsidRDefault="00B05A9D" w:rsidP="00B05A9D">
      <w:pPr>
        <w:rPr>
          <w:lang w:val="en-GB"/>
        </w:rPr>
      </w:pPr>
      <w:r>
        <w:rPr>
          <w:lang w:val="en-GB"/>
        </w:rPr>
        <w:br w:type="page"/>
      </w:r>
    </w:p>
    <w:p w14:paraId="4C188228" w14:textId="77777777" w:rsidR="00B05A9D" w:rsidRPr="00F34FDD" w:rsidRDefault="00B05A9D" w:rsidP="00B05A9D">
      <w:pPr>
        <w:pStyle w:val="SMText"/>
        <w:ind w:firstLine="0"/>
        <w:jc w:val="both"/>
        <w:rPr>
          <w:lang w:val="en-GB"/>
        </w:rPr>
      </w:pPr>
      <w:r w:rsidRPr="00F34FDD">
        <w:rPr>
          <w:noProof/>
          <w:lang w:val="en-GB"/>
        </w:rPr>
        <w:lastRenderedPageBreak/>
        <w:drawing>
          <wp:inline distT="0" distB="0" distL="0" distR="0" wp14:anchorId="3F4F9E64" wp14:editId="6C7C44D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8"/>
                    <a:stretch>
                      <a:fillRect/>
                    </a:stretch>
                  </pic:blipFill>
                  <pic:spPr>
                    <a:xfrm>
                      <a:off x="0" y="0"/>
                      <a:ext cx="5486400" cy="4568190"/>
                    </a:xfrm>
                    <a:prstGeom prst="rect">
                      <a:avLst/>
                    </a:prstGeom>
                  </pic:spPr>
                </pic:pic>
              </a:graphicData>
            </a:graphic>
          </wp:inline>
        </w:drawing>
      </w:r>
    </w:p>
    <w:p w14:paraId="6346101F" w14:textId="4619B8C1" w:rsidR="00B05A9D" w:rsidRDefault="00B05A9D" w:rsidP="00B05A9D">
      <w:pPr>
        <w:pStyle w:val="SMText"/>
        <w:ind w:firstLine="0"/>
        <w:jc w:val="both"/>
        <w:rPr>
          <w:lang w:val="en-GB"/>
        </w:rPr>
      </w:pPr>
      <w:r w:rsidRPr="00F34FDD">
        <w:rPr>
          <w:lang w:val="en-GB"/>
        </w:rPr>
        <w:t xml:space="preserve">Fig S5.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i{}44})","plainCitation":"(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B05A9D">
        <w:t>(</w:t>
      </w:r>
      <w:r w:rsidRPr="00B05A9D">
        <w:rPr>
          <w:i/>
          <w:iCs/>
        </w:rPr>
        <w:t>44</w:t>
      </w:r>
      <w:r w:rsidRPr="00B05A9D">
        <w:t>)</w:t>
      </w:r>
      <w:r w:rsidRPr="00F34FDD">
        <w:fldChar w:fldCharType="end"/>
      </w:r>
      <w:r w:rsidRPr="00F34FDD">
        <w:rPr>
          <w:lang w:val="en-GB"/>
        </w:rPr>
        <w:t>.</w:t>
      </w:r>
    </w:p>
    <w:p w14:paraId="11E55C11" w14:textId="77777777" w:rsidR="00B05A9D" w:rsidRDefault="00B05A9D" w:rsidP="00B05A9D">
      <w:pPr>
        <w:rPr>
          <w:lang w:val="en-GB"/>
        </w:rPr>
      </w:pPr>
      <w:r>
        <w:rPr>
          <w:lang w:val="en-GB"/>
        </w:rPr>
        <w:br w:type="page"/>
      </w:r>
    </w:p>
    <w:p w14:paraId="2709B3BF" w14:textId="77777777" w:rsidR="00B05A9D" w:rsidRPr="00355362" w:rsidRDefault="00B05A9D" w:rsidP="00B05A9D">
      <w:pPr>
        <w:pStyle w:val="SMSubheading"/>
        <w:jc w:val="both"/>
      </w:pPr>
      <w:r w:rsidRPr="00F34FDD">
        <w:lastRenderedPageBreak/>
        <w:t>Global Melt inclusion compilation</w:t>
      </w:r>
    </w:p>
    <w:p w14:paraId="3A416960" w14:textId="77777777" w:rsidR="00B05A9D" w:rsidRPr="00F34FDD" w:rsidRDefault="00B05A9D" w:rsidP="00B05A9D">
      <w:pPr>
        <w:pStyle w:val="SMText"/>
        <w:ind w:firstLine="0"/>
        <w:jc w:val="both"/>
        <w:rPr>
          <w:b/>
          <w:bCs/>
        </w:rPr>
      </w:pPr>
    </w:p>
    <w:p w14:paraId="7A744A2F" w14:textId="55979A6F" w:rsidR="00B05A9D" w:rsidRPr="00F34FDD" w:rsidRDefault="00B05A9D" w:rsidP="00B05A9D">
      <w:pPr>
        <w:pStyle w:val="SMText"/>
        <w:ind w:firstLine="720"/>
        <w:jc w:val="both"/>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4" w:name="_Hlk161435195"/>
      <w:r w:rsidRPr="00F34FDD">
        <w:t xml:space="preserve">/), </w:t>
      </w:r>
      <w:r w:rsidRPr="00F34FDD">
        <w:fldChar w:fldCharType="begin"/>
      </w:r>
      <w:r>
        <w:instrText xml:space="preserve"> ADDIN ZOTERO_ITEM CSL_CITATION {"citationID":"NjbplOuf","properties":{"formattedCitation":"({\\i{}45})","plainCitation":"(45)","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B05A9D">
        <w:t>(</w:t>
      </w:r>
      <w:r w:rsidRPr="00B05A9D">
        <w:rPr>
          <w:i/>
          <w:iCs/>
        </w:rPr>
        <w:t>45</w:t>
      </w:r>
      <w:r w:rsidRPr="00B05A9D">
        <w:t>)</w:t>
      </w:r>
      <w:r w:rsidRPr="00F34FDD">
        <w:fldChar w:fldCharType="end"/>
      </w:r>
      <w:r w:rsidRPr="00F34FDD">
        <w:t xml:space="preserve">), </w:t>
      </w:r>
      <w:r w:rsidRPr="00F34FDD">
        <w:fldChar w:fldCharType="begin"/>
      </w:r>
      <w:r>
        <w:instrText xml:space="preserve"> ADDIN ZOTERO_ITEM CSL_CITATION {"citationID":"DSljhArz","properties":{"formattedCitation":"({\\i{}35})","plainCitation":"(35)","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B05A9D">
        <w:t>(</w:t>
      </w:r>
      <w:r w:rsidRPr="00B05A9D">
        <w:rPr>
          <w:i/>
          <w:iCs/>
        </w:rPr>
        <w:t>35</w:t>
      </w:r>
      <w:r w:rsidRPr="00B05A9D">
        <w:t>)</w:t>
      </w:r>
      <w:r w:rsidRPr="00F34FDD">
        <w:fldChar w:fldCharType="end"/>
      </w:r>
      <w:r w:rsidRPr="00F34FDD">
        <w:t xml:space="preserve"> and </w:t>
      </w:r>
      <w:r w:rsidRPr="00F34FDD">
        <w:fldChar w:fldCharType="begin"/>
      </w:r>
      <w:r>
        <w:instrText xml:space="preserve"> ADDIN ZOTERO_ITEM CSL_CITATION {"citationID":"iDooGLY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B05A9D">
        <w:t>(</w:t>
      </w:r>
      <w:r w:rsidRPr="00B05A9D">
        <w:rPr>
          <w:i/>
          <w:iCs/>
        </w:rPr>
        <w:t>4</w:t>
      </w:r>
      <w:r w:rsidRPr="00B05A9D">
        <w:t>)</w:t>
      </w:r>
      <w:r w:rsidRPr="00F34FDD">
        <w:fldChar w:fldCharType="end"/>
      </w:r>
      <w:r w:rsidRPr="00F34FDD">
        <w:t xml:space="preserve">) as well as other MI datasets from the literature </w:t>
      </w:r>
      <w:r w:rsidRPr="00F34FDD">
        <w:fldChar w:fldCharType="begin"/>
      </w:r>
      <w:r>
        <w:instrText xml:space="preserve"> ADDIN ZOTERO_ITEM CSL_CITATION {"citationID":"vDZITSv8","properties":{"formattedCitation":"({\\i{}21}, {\\i{}23}, {\\i{}24}, {\\i{}35}, {\\i{}36}, {\\i{}46}\\uc0\\u8211{}{\\i{}125})","plainCitation":"(21, 23, 24, 35, 36, 46–125)","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rPr>
        <w:instrText>∼</w:instrText>
      </w:r>
      <w:r>
        <w:instrText>0.6 mg) olivine  crystals have a particularly wide range in composition (basalt to andesite; 0.52–1.22 wt%  K2O) and a wide range in volatile saturation pressures (</w:instrText>
      </w:r>
      <w:r>
        <w:rPr>
          <w:rFonts w:ascii="Cambria Math" w:hAnsi="Cambria Math" w:cs="Cambria Math"/>
        </w:rPr>
        <w:instrText>∼</w:instrText>
      </w:r>
      <w: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rPr>
        <w:instrText>∼</w:instrText>
      </w:r>
      <w: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rPr>
        <w:instrText>∼</w:instrText>
      </w:r>
      <w:r>
        <w:instrText xml:space="preserve">2000 yr BP eruption of Xitle volcano in the central Trans-Mexican Volcanic Belt. The Xitle eruption was dominantly effusive, with fluid lava flows accounting for </w:instrText>
      </w:r>
      <w:r>
        <w:rPr>
          <w:rFonts w:ascii="Cambria Math" w:hAnsi="Cambria Math" w:cs="Cambria Math"/>
        </w:rPr>
        <w:instrText>∼</w:instrText>
      </w:r>
      <w: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rPr>
        <w:instrText>∼</w:instrText>
      </w:r>
      <w: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rPr>
        <w:instrText>∼</w:instrText>
      </w:r>
      <w: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rPr>
        <w:instrText>∼</w:instrText>
      </w:r>
      <w: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rPr>
        <w:instrText>∼</w:instrText>
      </w:r>
      <w: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rPr>
        <w:instrText>∼</w:instrText>
      </w:r>
      <w: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rPr>
        <w:instrText>∼</w:instrText>
      </w:r>
      <w: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rPr>
        <w:instrText>∼</w:instrText>
      </w:r>
      <w:r>
        <w:instrText>39%) and intrusives (</w:instrText>
      </w:r>
      <w:r>
        <w:rPr>
          <w:rFonts w:ascii="Cambria Math" w:hAnsi="Cambria Math" w:cs="Cambria Math"/>
        </w:rPr>
        <w:instrText>∼</w:instrText>
      </w:r>
      <w: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rPr>
        <w:instrText>∼</w:instrText>
      </w:r>
      <w: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rPr>
        <w:instrText>∼</w:instrText>
      </w:r>
      <w: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rPr>
        <w:instrText>∼</w:instrText>
      </w:r>
      <w: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rPr>
        <w:instrText>∼</w:instrText>
      </w:r>
      <w: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rPr>
        <w:instrText>∼</w:instrText>
      </w:r>
      <w: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rPr>
        <w:instrText>∼</w:instrText>
      </w:r>
      <w:r>
        <w:instrText xml:space="preserve">50 km behind the volcanic front can be explained by mantle hydration related to a shallower slab geometry that existed at </w:instrText>
      </w:r>
      <w:r>
        <w:rPr>
          <w:rFonts w:ascii="Cambria Math" w:hAnsi="Cambria Math" w:cs="Cambria Math"/>
        </w:rPr>
        <w:instrText>∼</w:instrText>
      </w:r>
      <w:r>
        <w:instrText xml:space="preserve">3 Ma. Rollback of the slab over the last </w:instrText>
      </w:r>
      <w:r>
        <w:rPr>
          <w:rFonts w:ascii="Cambria Math" w:hAnsi="Cambria Math" w:cs="Cambria Math"/>
        </w:rPr>
        <w:instrText>∼</w:instrText>
      </w:r>
      <w: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rPr>
        <w:instrText>∼</w:instrText>
      </w:r>
      <w: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rPr>
        <w:instrText>∼</w:instrText>
      </w:r>
      <w: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rPr>
        <w:instrText>∼</w:instrText>
      </w:r>
      <w: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rPr>
        <w:instrText>∼</w:instrText>
      </w:r>
      <w: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rPr>
        <w:instrText>∼</w:instrText>
      </w:r>
      <w:r>
        <w:instrText xml:space="preserve">4km) and </w:instrText>
      </w:r>
      <w:r>
        <w:rPr>
          <w:rFonts w:ascii="Cambria Math" w:hAnsi="Cambria Math" w:cs="Cambria Math"/>
        </w:rPr>
        <w:instrText>∼</w:instrText>
      </w:r>
      <w: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rPr>
        <w:instrText>∼</w:instrText>
      </w:r>
      <w: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rPr>
        <w:instrText>∼</w:instrText>
      </w:r>
      <w: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rPr>
        <w:instrText>∼</w:instrText>
      </w:r>
      <w: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rPr>
        <w:instrText>∼</w:instrText>
      </w:r>
      <w: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rPr>
        <w:instrText>∼</w:instrText>
      </w:r>
      <w:r>
        <w:instrText xml:space="preserve">1 Mt; 2006 = </w:instrText>
      </w:r>
      <w:r>
        <w:rPr>
          <w:rFonts w:ascii="Cambria Math" w:hAnsi="Cambria Math" w:cs="Cambria Math"/>
        </w:rPr>
        <w:instrText>∼</w:instrText>
      </w:r>
      <w: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rPr>
        <w:instrText>∼</w:instrText>
      </w:r>
      <w:r>
        <w:instrText xml:space="preserve">1,500 ppm), they have low H2O concentration (max 1.5 wt.%, compared to </w:instrText>
      </w:r>
      <w:r>
        <w:rPr>
          <w:rFonts w:ascii="Cambria Math" w:hAnsi="Cambria Math" w:cs="Cambria Math"/>
        </w:rPr>
        <w:instrText>∼</w:instrText>
      </w:r>
      <w: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rPr>
        <w:instrText>∼</w:instrText>
      </w:r>
      <w: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rPr>
        <w:instrText>∼</w:instrText>
      </w:r>
      <w:r>
        <w:instrText xml:space="preserve">25 years of effusive carbonatite eruption. The melt inclusions and matrix glasses span a wide range of silica-undersaturated compositions, from </w:instrText>
      </w:r>
      <w:r>
        <w:rPr>
          <w:rFonts w:ascii="Cambria Math" w:hAnsi="Cambria Math" w:cs="Cambria Math"/>
        </w:rPr>
        <w:instrText>∼</w:instrText>
      </w:r>
      <w:r>
        <w:instrText>46wt% SiO2 and (Na+K)/Al</w:instrText>
      </w:r>
      <w:r>
        <w:rPr>
          <w:rFonts w:ascii="Cambria Math" w:hAnsi="Cambria Math" w:cs="Cambria Math"/>
        </w:rPr>
        <w:instrText>∼</w:instrText>
      </w:r>
      <w: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rPr>
        <w:instrText>∼</w:instrText>
      </w:r>
      <w: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rPr>
        <w:instrText>∼</w:instrText>
      </w:r>
      <w:r>
        <w:instrText xml:space="preserve">4.0 wt% H2O and </w:instrText>
      </w:r>
      <w:r>
        <w:rPr>
          <w:rFonts w:ascii="Cambria Math" w:hAnsi="Cambria Math" w:cs="Cambria Math"/>
        </w:rPr>
        <w:instrText>∼</w:instrText>
      </w:r>
      <w:r>
        <w:instrText>1,800 ppm S) basaltic andesite containing olivine phenocrysts and a degassed (</w:instrText>
      </w:r>
      <w:r>
        <w:rPr>
          <w:rFonts w:ascii="Cambria Math" w:hAnsi="Cambria Math" w:cs="Cambria Math"/>
        </w:rPr>
        <w:instrText>∼</w:instrText>
      </w:r>
      <w: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rPr>
        <w:instrText>∼</w:instrText>
      </w:r>
      <w: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rPr>
        <w:instrText>∼</w:instrText>
      </w:r>
      <w: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rPr>
        <w:instrText>∼</w:instrText>
      </w:r>
      <w: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rPr>
        <w:instrText>∼</w:instrText>
      </w:r>
      <w: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rPr>
        <w:instrText>∼</w:instrText>
      </w:r>
      <w:r>
        <w:instrText xml:space="preserve">10 km; the only exceptions are basaltic melts from a single interplinian eruption, which were volatile-undersaturated up to K2O contents of </w:instrText>
      </w:r>
      <w:r>
        <w:rPr>
          <w:rFonts w:ascii="Cambria Math" w:hAnsi="Cambria Math" w:cs="Cambria Math"/>
        </w:rPr>
        <w:instrText>∼</w:instrText>
      </w:r>
      <w: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rPr>
        <w:instrText>∼</w:instrText>
      </w:r>
      <w: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rPr>
        <w:instrText>∼</w:instrText>
      </w:r>
      <w: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rPr>
        <w:instrText>∼</w:instrText>
      </w:r>
      <w: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rPr>
        <w:instrText>∼</w:instrText>
      </w:r>
      <w: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rPr>
        <w:instrText>∼</w:instrText>
      </w:r>
      <w: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rPr>
        <w:instrText>∼</w:instrText>
      </w:r>
      <w: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rPr>
        <w:instrText>∼</w:instrText>
      </w:r>
      <w: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rPr>
        <w:instrText>∼</w:instrText>
      </w:r>
      <w: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rPr>
        <w:instrText>∼</w:instrText>
      </w:r>
      <w: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B05A9D">
        <w:t>(</w:t>
      </w:r>
      <w:r w:rsidRPr="00B05A9D">
        <w:rPr>
          <w:i/>
          <w:iCs/>
        </w:rPr>
        <w:t>21</w:t>
      </w:r>
      <w:r w:rsidRPr="00B05A9D">
        <w:t xml:space="preserve">, </w:t>
      </w:r>
      <w:r w:rsidRPr="00B05A9D">
        <w:rPr>
          <w:i/>
          <w:iCs/>
        </w:rPr>
        <w:t>23</w:t>
      </w:r>
      <w:r w:rsidRPr="00B05A9D">
        <w:t xml:space="preserve">, </w:t>
      </w:r>
      <w:r w:rsidRPr="00B05A9D">
        <w:rPr>
          <w:i/>
          <w:iCs/>
        </w:rPr>
        <w:t>24</w:t>
      </w:r>
      <w:r w:rsidRPr="00B05A9D">
        <w:t xml:space="preserve">, </w:t>
      </w:r>
      <w:r w:rsidRPr="00B05A9D">
        <w:rPr>
          <w:i/>
          <w:iCs/>
        </w:rPr>
        <w:t>35</w:t>
      </w:r>
      <w:r w:rsidRPr="00B05A9D">
        <w:t xml:space="preserve">, </w:t>
      </w:r>
      <w:r w:rsidRPr="00B05A9D">
        <w:rPr>
          <w:i/>
          <w:iCs/>
        </w:rPr>
        <w:t>36</w:t>
      </w:r>
      <w:r w:rsidRPr="00B05A9D">
        <w:t xml:space="preserve">, </w:t>
      </w:r>
      <w:r w:rsidRPr="00B05A9D">
        <w:rPr>
          <w:i/>
          <w:iCs/>
        </w:rPr>
        <w:t>46</w:t>
      </w:r>
      <w:r w:rsidRPr="00B05A9D">
        <w:t>–</w:t>
      </w:r>
      <w:r w:rsidRPr="00B05A9D">
        <w:rPr>
          <w:i/>
          <w:iCs/>
        </w:rPr>
        <w:t>125</w:t>
      </w:r>
      <w:r w:rsidRPr="00B05A9D">
        <w:t>)</w:t>
      </w:r>
      <w:r w:rsidRPr="00F34FDD">
        <w:fldChar w:fldCharType="end"/>
      </w:r>
      <w:r w:rsidRPr="00F34FDD">
        <w:t>.</w:t>
      </w:r>
      <w:r>
        <w:t xml:space="preserve"> </w:t>
      </w:r>
    </w:p>
    <w:bookmarkEnd w:id="4"/>
    <w:p w14:paraId="5A4EE3C2" w14:textId="27C653AB" w:rsidR="00B05A9D" w:rsidRDefault="00B05A9D" w:rsidP="00B05A9D">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B05A9D">
        <w:t>(</w:t>
      </w:r>
      <w:r w:rsidRPr="00B05A9D">
        <w:rPr>
          <w:i/>
          <w:iCs/>
        </w:rPr>
        <w:t>33</w:t>
      </w:r>
      <w:r w:rsidRPr="00B05A9D">
        <w:t>)</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instrText xml:space="preserve"> ADDIN ZOTERO_ITEM CSL_CITATION {"citationID":"LZ61TwM0","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B05A9D">
        <w:t>(</w:t>
      </w:r>
      <w:r w:rsidRPr="00B05A9D">
        <w:rPr>
          <w:i/>
          <w:iCs/>
        </w:rPr>
        <w:t>34</w:t>
      </w:r>
      <w:r w:rsidRPr="00B05A9D">
        <w:t>)</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instrText xml:space="preserve"> ADDIN ZOTERO_ITEM CSL_CITATION {"citationID":"cJqOTBdu","properties":{"formattedCitation":"({\\i{}126})","plainCitation":"(126)","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B05A9D">
        <w:t>(</w:t>
      </w:r>
      <w:r w:rsidRPr="00B05A9D">
        <w:rPr>
          <w:i/>
          <w:iCs/>
        </w:rPr>
        <w:t>126</w:t>
      </w:r>
      <w:r w:rsidRPr="00B05A9D">
        <w:t>)</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instrText xml:space="preserve"> ADDIN ZOTERO_ITEM CSL_CITATION {"citationID":"kKt7KgXA","properties":{"formattedCitation":"({\\i{}127})","plainCitation":"(127)","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B05A9D">
        <w:t>(</w:t>
      </w:r>
      <w:r w:rsidRPr="00B05A9D">
        <w:rPr>
          <w:i/>
          <w:iCs/>
        </w:rPr>
        <w:t>127</w:t>
      </w:r>
      <w:r w:rsidRPr="00B05A9D">
        <w:t>)</w:t>
      </w:r>
      <w:r w:rsidRPr="00F34FDD">
        <w:fldChar w:fldCharType="end"/>
      </w:r>
      <w:r w:rsidRPr="00F34FDD">
        <w:t xml:space="preserve"> as it is not pressure sensitive and from there we calculated saturation pressures using </w:t>
      </w:r>
      <w:proofErr w:type="spellStart"/>
      <w:r w:rsidRPr="00F34FDD">
        <w:t>MagmaSat</w:t>
      </w:r>
      <w:proofErr w:type="spellEnd"/>
      <w:r w:rsidRPr="00F34FDD">
        <w:t xml:space="preserve">. After this initial step, we recalculated temperatures using those pressures with the more appropriate </w:t>
      </w:r>
      <w:proofErr w:type="spellStart"/>
      <w:r w:rsidRPr="00F34FDD">
        <w:t>ol-liq</w:t>
      </w:r>
      <w:proofErr w:type="spellEnd"/>
      <w:r w:rsidRPr="00F34FDD">
        <w:t xml:space="preserve"> equation 22 of </w:t>
      </w:r>
      <w:r w:rsidRPr="00F34FDD">
        <w:fldChar w:fldCharType="begin"/>
      </w:r>
      <w:r>
        <w:instrText xml:space="preserve"> ADDIN ZOTERO_ITEM CSL_CITATION {"citationID":"3tBRNlcm","properties":{"formattedCitation":"({\\i{}128})","plainCitation":"(12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B05A9D">
        <w:t>(</w:t>
      </w:r>
      <w:r w:rsidRPr="00B05A9D">
        <w:rPr>
          <w:i/>
          <w:iCs/>
        </w:rPr>
        <w:t>128</w:t>
      </w:r>
      <w:r w:rsidRPr="00B05A9D">
        <w:t>)</w:t>
      </w:r>
      <w:r w:rsidRPr="00F34FDD">
        <w:fldChar w:fldCharType="end"/>
      </w:r>
      <w:r w:rsidRPr="00F34FDD">
        <w:t xml:space="preserve">, coupled to 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instrText xml:space="preserve"> ADDIN ZOTERO_ITEM CSL_CITATION {"citationID":"mm8slcre","properties":{"formattedCitation":"({\\i{}129})","plainCitation":"(129)","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B05A9D">
        <w:t>(</w:t>
      </w:r>
      <w:r w:rsidRPr="00B05A9D">
        <w:rPr>
          <w:i/>
          <w:iCs/>
        </w:rPr>
        <w:t>129</w:t>
      </w:r>
      <w:r w:rsidRPr="00B05A9D">
        <w:t>)</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i{}128})","plainCitation":"(12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B05A9D">
        <w:t>(</w:t>
      </w:r>
      <w:r w:rsidRPr="00B05A9D">
        <w:rPr>
          <w:i/>
          <w:iCs/>
        </w:rPr>
        <w:t>128</w:t>
      </w:r>
      <w:r w:rsidRPr="00B05A9D">
        <w:t>)</w:t>
      </w:r>
      <w:r w:rsidRPr="00F34FDD">
        <w:fldChar w:fldCharType="end"/>
      </w:r>
      <w:r w:rsidRPr="00F34FDD">
        <w:t xml:space="preserve"> can be used as a liquid-only thermometer, as we did not have access to olivine pair chemistry (this is function “T_Put2008_eq22_BeattDMg” in </w:t>
      </w:r>
      <w:proofErr w:type="spellStart"/>
      <w:r w:rsidRPr="00F34FDD">
        <w:t>Thermobar</w:t>
      </w:r>
      <w:proofErr w:type="spellEnd"/>
      <w:r w:rsidRPr="00F34FDD">
        <w:t xml:space="preserve"> </w:t>
      </w:r>
      <w:r w:rsidRPr="00F34FDD">
        <w:fldChar w:fldCharType="begin"/>
      </w:r>
      <w:r>
        <w:instrText xml:space="preserve"> ADDIN ZOTERO_ITEM CSL_CITATION {"citationID":"xCLaBI8u","properties":{"formattedCitation":"({\\i{}127})","plainCitation":"(127)","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B05A9D">
        <w:t>(</w:t>
      </w:r>
      <w:r w:rsidRPr="00B05A9D">
        <w:rPr>
          <w:i/>
          <w:iCs/>
        </w:rPr>
        <w:t>127</w:t>
      </w:r>
      <w:r w:rsidRPr="00B05A9D">
        <w:t>)</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i{}130})","plainCitation":"(130)","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B05A9D">
        <w:t>(</w:t>
      </w:r>
      <w:r w:rsidRPr="00B05A9D">
        <w:rPr>
          <w:i/>
          <w:iCs/>
        </w:rPr>
        <w:t>130</w:t>
      </w:r>
      <w:r w:rsidRPr="00B05A9D">
        <w:t>)</w:t>
      </w:r>
      <w:r w:rsidRPr="00F34FDD">
        <w:fldChar w:fldCharType="end"/>
      </w:r>
      <w:r w:rsidRPr="00F34FDD">
        <w:t xml:space="preserve">. After this,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B05A9D">
        <w:t>(</w:t>
      </w:r>
      <w:r w:rsidRPr="00B05A9D">
        <w:rPr>
          <w:i/>
          <w:iCs/>
        </w:rPr>
        <w:t>4</w:t>
      </w:r>
      <w:r w:rsidRPr="00B05A9D">
        <w:t>)</w:t>
      </w:r>
      <w:r w:rsidRPr="00F34FDD">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instrText xml:space="preserve"> ADDIN ZOTERO_ITEM CSL_CITATION {"citationID":"GET3f3XC","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B05A9D">
        <w:t>(</w:t>
      </w:r>
      <w:r w:rsidRPr="00B05A9D">
        <w:rPr>
          <w:i/>
          <w:iCs/>
        </w:rPr>
        <w:t>34</w:t>
      </w:r>
      <w:r w:rsidRPr="00B05A9D">
        <w:t>)</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1F847EE4" w14:textId="77777777" w:rsidR="00B05A9D" w:rsidRDefault="00B05A9D" w:rsidP="00B05A9D">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S1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3904BC82" w14:textId="77777777" w:rsidR="00B05A9D" w:rsidRPr="00F34FDD" w:rsidRDefault="00B05A9D" w:rsidP="00B05A9D">
      <w:pPr>
        <w:pStyle w:val="SMText"/>
        <w:ind w:firstLine="0"/>
      </w:pPr>
      <w:r w:rsidRPr="00F34FDD">
        <w:rPr>
          <w:noProof/>
        </w:rPr>
        <w:lastRenderedPageBreak/>
        <w:drawing>
          <wp:inline distT="0" distB="0" distL="0" distR="0" wp14:anchorId="766A804A" wp14:editId="6EC8851A">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9"/>
                    <a:stretch>
                      <a:fillRect/>
                    </a:stretch>
                  </pic:blipFill>
                  <pic:spPr>
                    <a:xfrm>
                      <a:off x="0" y="0"/>
                      <a:ext cx="5902980" cy="4522885"/>
                    </a:xfrm>
                    <a:prstGeom prst="rect">
                      <a:avLst/>
                    </a:prstGeom>
                  </pic:spPr>
                </pic:pic>
              </a:graphicData>
            </a:graphic>
          </wp:inline>
        </w:drawing>
      </w:r>
    </w:p>
    <w:p w14:paraId="05C08C3D" w14:textId="77777777" w:rsidR="00B05A9D" w:rsidRDefault="00B05A9D" w:rsidP="00B05A9D">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46D0BECD" w14:textId="77777777" w:rsidR="00B05A9D" w:rsidRDefault="00B05A9D" w:rsidP="00B05A9D">
      <w:r>
        <w:br w:type="page"/>
      </w:r>
    </w:p>
    <w:p w14:paraId="5134929E" w14:textId="77777777" w:rsidR="00B05A9D" w:rsidRPr="00F34FDD" w:rsidRDefault="00B05A9D" w:rsidP="00B05A9D">
      <w:pPr>
        <w:pStyle w:val="SMText"/>
        <w:ind w:firstLine="0"/>
      </w:pPr>
      <w:r w:rsidRPr="00F34FDD">
        <w:rPr>
          <w:noProof/>
        </w:rPr>
        <w:lastRenderedPageBreak/>
        <w:drawing>
          <wp:inline distT="0" distB="0" distL="0" distR="0" wp14:anchorId="1DA717C8" wp14:editId="2E480556">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0"/>
                    <a:stretch>
                      <a:fillRect/>
                    </a:stretch>
                  </pic:blipFill>
                  <pic:spPr>
                    <a:xfrm>
                      <a:off x="0" y="0"/>
                      <a:ext cx="3110964" cy="6815091"/>
                    </a:xfrm>
                    <a:prstGeom prst="rect">
                      <a:avLst/>
                    </a:prstGeom>
                  </pic:spPr>
                </pic:pic>
              </a:graphicData>
            </a:graphic>
          </wp:inline>
        </w:drawing>
      </w:r>
    </w:p>
    <w:p w14:paraId="68E99090" w14:textId="77777777" w:rsidR="00B05A9D" w:rsidRDefault="00B05A9D" w:rsidP="00B05A9D">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635BC3FE" w14:textId="77777777" w:rsidR="00B05A9D" w:rsidRPr="00F34FDD" w:rsidRDefault="00B05A9D" w:rsidP="00B05A9D">
      <w:pPr>
        <w:pStyle w:val="SMText"/>
        <w:ind w:firstLine="0"/>
      </w:pPr>
      <w:r w:rsidRPr="00F34FDD">
        <w:rPr>
          <w:noProof/>
        </w:rPr>
        <w:lastRenderedPageBreak/>
        <w:drawing>
          <wp:inline distT="0" distB="0" distL="0" distR="0" wp14:anchorId="1C017821" wp14:editId="7F6A5331">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527AE5C0" w14:textId="77777777" w:rsidR="00B05A9D" w:rsidRDefault="00B05A9D" w:rsidP="00B05A9D">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4FCCE7F7" w14:textId="77777777" w:rsidR="00B05A9D" w:rsidRDefault="00B05A9D" w:rsidP="00B05A9D">
      <w:r>
        <w:br w:type="page"/>
      </w:r>
    </w:p>
    <w:p w14:paraId="02EBDA2F" w14:textId="77777777" w:rsidR="00B05A9D" w:rsidRPr="00F34FDD" w:rsidRDefault="00B05A9D" w:rsidP="00B05A9D">
      <w:pPr>
        <w:pStyle w:val="SMText"/>
        <w:ind w:firstLine="0"/>
      </w:pPr>
      <w:r w:rsidRPr="00F34FDD">
        <w:rPr>
          <w:noProof/>
        </w:rPr>
        <w:lastRenderedPageBreak/>
        <w:drawing>
          <wp:inline distT="0" distB="0" distL="0" distR="0" wp14:anchorId="2D066A66" wp14:editId="6A2C9E99">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D1DDC52" w14:textId="77777777" w:rsidR="00B05A9D" w:rsidRDefault="00B05A9D" w:rsidP="00B05A9D">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6D9A05D0" w14:textId="77777777" w:rsidR="00B05A9D" w:rsidRDefault="00B05A9D" w:rsidP="00B05A9D">
      <w:r>
        <w:br w:type="page"/>
      </w:r>
    </w:p>
    <w:p w14:paraId="48DDED1B" w14:textId="77777777" w:rsidR="00B05A9D" w:rsidRPr="00F34FDD" w:rsidRDefault="00B05A9D" w:rsidP="00B05A9D">
      <w:pPr>
        <w:pStyle w:val="SMText"/>
        <w:ind w:firstLine="0"/>
      </w:pPr>
      <w:r w:rsidRPr="00F34FDD">
        <w:rPr>
          <w:noProof/>
        </w:rPr>
        <w:lastRenderedPageBreak/>
        <w:drawing>
          <wp:inline distT="0" distB="0" distL="0" distR="0" wp14:anchorId="4CCD41BA" wp14:editId="795F56DB">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04DDF80F" w14:textId="77777777" w:rsidR="00B05A9D" w:rsidRDefault="00B05A9D" w:rsidP="00B05A9D">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5282035B" w14:textId="77777777" w:rsidR="00B05A9D" w:rsidRDefault="00B05A9D" w:rsidP="00B05A9D">
      <w:r>
        <w:br w:type="page"/>
      </w:r>
    </w:p>
    <w:p w14:paraId="60C7A4D4" w14:textId="77777777" w:rsidR="00B05A9D" w:rsidRPr="00F34FDD" w:rsidRDefault="00B05A9D" w:rsidP="00B05A9D">
      <w:pPr>
        <w:pStyle w:val="SMText"/>
        <w:ind w:firstLine="0"/>
      </w:pPr>
      <w:r w:rsidRPr="00F34FDD">
        <w:rPr>
          <w:noProof/>
        </w:rPr>
        <w:lastRenderedPageBreak/>
        <w:drawing>
          <wp:inline distT="0" distB="0" distL="0" distR="0" wp14:anchorId="59940B0A" wp14:editId="1F7865A9">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660B52FF" w14:textId="77777777" w:rsidR="00B05A9D" w:rsidRDefault="00B05A9D" w:rsidP="00B05A9D">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w:t>
      </w:r>
      <w:proofErr w:type="spellStart"/>
      <w:r w:rsidRPr="00F34FDD">
        <w:t>JdFR</w:t>
      </w:r>
      <w:proofErr w:type="spellEnd"/>
      <w:r w:rsidRPr="00F34FDD">
        <w:t xml:space="preserve"> – Juan de Fuca Ridge, GSC – Galápagos Spreading Center, EPR – East Pacific Rise. </w:t>
      </w:r>
    </w:p>
    <w:p w14:paraId="5B7BF5C0" w14:textId="77777777" w:rsidR="00B05A9D" w:rsidRDefault="00B05A9D" w:rsidP="00B05A9D">
      <w:r>
        <w:br w:type="page"/>
      </w:r>
    </w:p>
    <w:p w14:paraId="3D8F9CEB" w14:textId="77777777" w:rsidR="00B05A9D" w:rsidRPr="00F34FDD" w:rsidRDefault="00B05A9D" w:rsidP="00B05A9D">
      <w:pPr>
        <w:pStyle w:val="SMText"/>
        <w:ind w:firstLine="0"/>
      </w:pPr>
      <w:r w:rsidRPr="00F34FDD">
        <w:rPr>
          <w:noProof/>
        </w:rPr>
        <w:lastRenderedPageBreak/>
        <w:drawing>
          <wp:inline distT="0" distB="0" distL="0" distR="0" wp14:anchorId="68E0D4DE" wp14:editId="145325A3">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4983B8DD" w14:textId="77777777" w:rsidR="00B05A9D" w:rsidRDefault="00B05A9D" w:rsidP="00B05A9D">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5D57D9CA" w14:textId="77777777" w:rsidR="00B05A9D" w:rsidRDefault="00B05A9D" w:rsidP="00B05A9D">
      <w:pPr>
        <w:rPr>
          <w:lang w:val="en-GB"/>
        </w:rPr>
      </w:pPr>
      <w:r>
        <w:rPr>
          <w:lang w:val="en-GB"/>
        </w:rPr>
        <w:br w:type="page"/>
      </w:r>
    </w:p>
    <w:p w14:paraId="0E4AFC9E" w14:textId="77777777" w:rsidR="00B05A9D" w:rsidRPr="00F34FDD" w:rsidRDefault="00B05A9D" w:rsidP="00B05A9D">
      <w:pPr>
        <w:pStyle w:val="SMText"/>
        <w:ind w:firstLine="0"/>
      </w:pPr>
      <w:r w:rsidRPr="00F34FDD">
        <w:rPr>
          <w:noProof/>
        </w:rPr>
        <w:lastRenderedPageBreak/>
        <w:drawing>
          <wp:inline distT="0" distB="0" distL="0" distR="0" wp14:anchorId="54D7A1A6" wp14:editId="6F61496C">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6DC9F1E4" w14:textId="77777777" w:rsidR="00B05A9D" w:rsidRDefault="00B05A9D" w:rsidP="00B05A9D">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7751B661" w14:textId="77777777" w:rsidR="00B05A9D" w:rsidRDefault="00B05A9D" w:rsidP="00B05A9D">
      <w:r>
        <w:br w:type="page"/>
      </w:r>
    </w:p>
    <w:p w14:paraId="14CE9F80" w14:textId="77777777" w:rsidR="00B05A9D" w:rsidRPr="00F34FDD" w:rsidRDefault="00B05A9D" w:rsidP="00B05A9D">
      <w:pPr>
        <w:pStyle w:val="SMText"/>
        <w:ind w:firstLine="0"/>
      </w:pPr>
      <w:r w:rsidRPr="00F34FDD">
        <w:rPr>
          <w:noProof/>
        </w:rPr>
        <w:lastRenderedPageBreak/>
        <w:drawing>
          <wp:inline distT="0" distB="0" distL="0" distR="0" wp14:anchorId="024AB890" wp14:editId="07971766">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55C9B981" w14:textId="77777777" w:rsidR="00B05A9D" w:rsidRDefault="00B05A9D" w:rsidP="00B05A9D">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36DE790F" w14:textId="77777777" w:rsidR="00B05A9D" w:rsidRDefault="00B05A9D" w:rsidP="00B05A9D">
      <w:r>
        <w:br w:type="page"/>
      </w:r>
    </w:p>
    <w:p w14:paraId="0FD6FD35" w14:textId="77777777" w:rsidR="00B05A9D" w:rsidRPr="00F34FDD" w:rsidRDefault="00B05A9D" w:rsidP="00B05A9D">
      <w:pPr>
        <w:pStyle w:val="SMText"/>
        <w:ind w:firstLine="0"/>
      </w:pPr>
      <w:r w:rsidRPr="00F34FDD">
        <w:rPr>
          <w:noProof/>
        </w:rPr>
        <w:lastRenderedPageBreak/>
        <w:drawing>
          <wp:inline distT="0" distB="0" distL="0" distR="0" wp14:anchorId="4A69688B" wp14:editId="48DC67B7">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45BC9C0A" w14:textId="77777777" w:rsidR="00B05A9D" w:rsidRDefault="00B05A9D" w:rsidP="00B05A9D">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6FBB17E7" w14:textId="77777777" w:rsidR="00B05A9D" w:rsidRDefault="00B05A9D" w:rsidP="00B05A9D">
      <w:r>
        <w:br w:type="page"/>
      </w:r>
    </w:p>
    <w:p w14:paraId="7790E4D0" w14:textId="77777777" w:rsidR="00B05A9D" w:rsidRPr="00F34FDD" w:rsidRDefault="00B05A9D" w:rsidP="00B05A9D">
      <w:pPr>
        <w:pStyle w:val="SMText"/>
        <w:ind w:firstLine="0"/>
      </w:pPr>
      <w:r w:rsidRPr="00F34FDD">
        <w:rPr>
          <w:noProof/>
        </w:rPr>
        <w:lastRenderedPageBreak/>
        <w:drawing>
          <wp:inline distT="0" distB="0" distL="0" distR="0" wp14:anchorId="4A83B01F" wp14:editId="39086A88">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9"/>
                    <a:stretch>
                      <a:fillRect/>
                    </a:stretch>
                  </pic:blipFill>
                  <pic:spPr>
                    <a:xfrm>
                      <a:off x="0" y="0"/>
                      <a:ext cx="5486400" cy="2299335"/>
                    </a:xfrm>
                    <a:prstGeom prst="rect">
                      <a:avLst/>
                    </a:prstGeom>
                  </pic:spPr>
                </pic:pic>
              </a:graphicData>
            </a:graphic>
          </wp:inline>
        </w:drawing>
      </w:r>
    </w:p>
    <w:p w14:paraId="0CA6EEFC" w14:textId="77777777" w:rsidR="00B05A9D" w:rsidRPr="00F34FDD" w:rsidRDefault="00B05A9D" w:rsidP="00B05A9D">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7B2AF0EA" w14:textId="77777777" w:rsidR="00B05A9D" w:rsidRPr="00F34FDD" w:rsidRDefault="00B05A9D" w:rsidP="00B05A9D">
      <w:pPr>
        <w:pStyle w:val="SMText"/>
      </w:pPr>
    </w:p>
    <w:p w14:paraId="39694A21" w14:textId="77777777" w:rsidR="00B05A9D" w:rsidRPr="00F34FDD" w:rsidRDefault="00B05A9D" w:rsidP="00B05A9D">
      <w:pPr>
        <w:pStyle w:val="SMText"/>
      </w:pPr>
    </w:p>
    <w:p w14:paraId="174D970D" w14:textId="77777777" w:rsidR="00B05A9D" w:rsidRPr="00F34FDD" w:rsidRDefault="00B05A9D" w:rsidP="00B05A9D">
      <w:pPr>
        <w:pStyle w:val="SMText"/>
        <w:ind w:firstLine="0"/>
      </w:pPr>
      <w:r w:rsidRPr="00F34FDD">
        <w:rPr>
          <w:noProof/>
        </w:rPr>
        <w:drawing>
          <wp:inline distT="0" distB="0" distL="0" distR="0" wp14:anchorId="12EBB202" wp14:editId="7718BEF4">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16A89701" w14:textId="77777777" w:rsidR="00B05A9D" w:rsidRPr="00F34FDD" w:rsidRDefault="00B05A9D" w:rsidP="00B05A9D">
      <w:pPr>
        <w:pStyle w:val="SMText"/>
        <w:ind w:firstLine="0"/>
        <w:jc w:val="both"/>
      </w:pPr>
      <w:r w:rsidRPr="00F34FDD">
        <w:t xml:space="preserve">Figure S1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5CB5CD90" w14:textId="77777777" w:rsidR="00B05A9D" w:rsidRPr="00F34FDD" w:rsidRDefault="00B05A9D" w:rsidP="00B05A9D">
      <w:pPr>
        <w:pStyle w:val="SMText"/>
        <w:ind w:firstLine="0"/>
        <w:jc w:val="both"/>
      </w:pPr>
    </w:p>
    <w:p w14:paraId="459C031A" w14:textId="77777777" w:rsidR="00B05A9D" w:rsidRPr="00F34FDD" w:rsidRDefault="00B05A9D" w:rsidP="00B05A9D">
      <w:pPr>
        <w:pStyle w:val="SMText"/>
        <w:ind w:firstLine="0"/>
        <w:jc w:val="both"/>
      </w:pPr>
    </w:p>
    <w:p w14:paraId="0D2FC49B" w14:textId="77777777" w:rsidR="00B05A9D" w:rsidRPr="00F34FDD" w:rsidRDefault="00B05A9D" w:rsidP="00B05A9D">
      <w:pPr>
        <w:pStyle w:val="SMText"/>
        <w:ind w:firstLine="0"/>
        <w:jc w:val="both"/>
      </w:pPr>
    </w:p>
    <w:p w14:paraId="7C961EB5" w14:textId="77777777" w:rsidR="00B05A9D" w:rsidRPr="00355362" w:rsidRDefault="00B05A9D" w:rsidP="00B05A9D">
      <w:pPr>
        <w:pStyle w:val="SMHeading"/>
      </w:pPr>
      <w:r>
        <w:t xml:space="preserve">Data </w:t>
      </w:r>
      <w:r w:rsidRPr="00355362">
        <w:t>S</w:t>
      </w:r>
      <w:r>
        <w:t>2.</w:t>
      </w:r>
      <w:r w:rsidRPr="00355362">
        <w:t xml:space="preserve"> </w:t>
      </w:r>
      <w:r>
        <w:t>(separate file)</w:t>
      </w:r>
    </w:p>
    <w:p w14:paraId="262512FF" w14:textId="77777777" w:rsidR="00B05A9D" w:rsidRDefault="00B05A9D" w:rsidP="00B05A9D">
      <w:pPr>
        <w:pStyle w:val="SMcaption"/>
      </w:pPr>
      <w:r>
        <w:t xml:space="preserve">Fluid inclusion dataset for this study. </w:t>
      </w:r>
    </w:p>
    <w:p w14:paraId="7756833F" w14:textId="77777777" w:rsidR="00B05A9D" w:rsidRDefault="00B05A9D" w:rsidP="00B05A9D">
      <w:pPr>
        <w:pStyle w:val="SMcaption"/>
      </w:pPr>
    </w:p>
    <w:p w14:paraId="4CF5F415" w14:textId="77777777" w:rsidR="00B05A9D" w:rsidRPr="00355362" w:rsidRDefault="00B05A9D" w:rsidP="00B05A9D">
      <w:pPr>
        <w:pStyle w:val="SMHeading"/>
      </w:pPr>
      <w:r>
        <w:lastRenderedPageBreak/>
        <w:t xml:space="preserve">Data </w:t>
      </w:r>
      <w:r w:rsidRPr="00355362">
        <w:t>S</w:t>
      </w:r>
      <w:r>
        <w:t>3.</w:t>
      </w:r>
      <w:r w:rsidRPr="00355362">
        <w:t xml:space="preserve"> </w:t>
      </w:r>
      <w:r>
        <w:t>(separate file)</w:t>
      </w:r>
    </w:p>
    <w:p w14:paraId="12A1AE8F" w14:textId="77777777" w:rsidR="00B05A9D" w:rsidRDefault="00B05A9D" w:rsidP="00B05A9D">
      <w:pPr>
        <w:pStyle w:val="SMcaption"/>
      </w:pPr>
      <w:r>
        <w:t>Global melt inclusion compilation (described in previous sections).</w:t>
      </w:r>
    </w:p>
    <w:p w14:paraId="3A69CE74" w14:textId="77777777" w:rsidR="00A320EB" w:rsidRDefault="00A320EB" w:rsidP="00B05A9D">
      <w:pPr>
        <w:pStyle w:val="SOMContent"/>
        <w:spacing w:before="0"/>
      </w:pPr>
    </w:p>
    <w:p w14:paraId="72303E56" w14:textId="77777777" w:rsidR="00022864" w:rsidRPr="00FC03DB" w:rsidRDefault="00022864" w:rsidP="00022864">
      <w:pPr>
        <w:pStyle w:val="SMcaption"/>
        <w:rPr>
          <w:b/>
          <w:bCs/>
        </w:rPr>
      </w:pPr>
      <w:r w:rsidRPr="00FC03DB">
        <w:rPr>
          <w:b/>
          <w:bCs/>
        </w:rPr>
        <w:t>Image Compilation S4 (separate file)</w:t>
      </w:r>
    </w:p>
    <w:p w14:paraId="3FD45DAE" w14:textId="77777777" w:rsidR="00022864" w:rsidRDefault="00022864" w:rsidP="00022864">
      <w:pPr>
        <w:pStyle w:val="SOMContent"/>
        <w:spacing w:before="0"/>
      </w:pPr>
    </w:p>
    <w:p w14:paraId="511AC08A" w14:textId="77777777" w:rsidR="00022864" w:rsidRDefault="00022864" w:rsidP="00022864">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0A59504B" w14:textId="77777777" w:rsidR="00022864" w:rsidRDefault="00022864" w:rsidP="00022864">
      <w:pPr>
        <w:pStyle w:val="SOMContent"/>
        <w:spacing w:before="0"/>
        <w:ind w:firstLine="6"/>
      </w:pPr>
    </w:p>
    <w:p w14:paraId="1F69FEC7" w14:textId="77777777" w:rsidR="00022864" w:rsidRPr="00FC03DB" w:rsidRDefault="00022864" w:rsidP="00022864">
      <w:pPr>
        <w:pStyle w:val="SOMContent"/>
        <w:spacing w:before="0"/>
        <w:ind w:firstLine="6"/>
        <w:rPr>
          <w:b/>
          <w:bCs/>
        </w:rPr>
      </w:pPr>
      <w:r w:rsidRPr="00FC03DB">
        <w:rPr>
          <w:b/>
          <w:bCs/>
        </w:rPr>
        <w:t>Email and tracking record S5 (separate file)</w:t>
      </w:r>
    </w:p>
    <w:p w14:paraId="405FCE3E" w14:textId="77777777" w:rsidR="00022864" w:rsidRDefault="00022864" w:rsidP="00022864">
      <w:pPr>
        <w:pStyle w:val="SOMContent"/>
        <w:spacing w:before="0"/>
        <w:ind w:firstLine="6"/>
      </w:pPr>
    </w:p>
    <w:p w14:paraId="3677F1F9" w14:textId="77777777" w:rsidR="00022864" w:rsidRDefault="00022864" w:rsidP="00022864">
      <w:pPr>
        <w:pStyle w:val="SOMContent"/>
        <w:spacing w:before="0"/>
        <w:ind w:firstLine="6"/>
      </w:pPr>
      <w:r>
        <w:t xml:space="preserve">Compilation of tracking labels, email exchange with HVO personnel and editorial process. </w:t>
      </w:r>
    </w:p>
    <w:p w14:paraId="3CD6BF73" w14:textId="653CB299" w:rsidR="00B05A9D" w:rsidRDefault="00B05A9D" w:rsidP="002A4777">
      <w:pPr>
        <w:pStyle w:val="SOMContent"/>
        <w:spacing w:before="0"/>
        <w:ind w:firstLine="6"/>
      </w:pPr>
    </w:p>
    <w:sectPr w:rsidR="00B05A9D" w:rsidSect="00F11B92">
      <w:footerReference w:type="default" r:id="rId31"/>
      <w:footerReference w:type="first" r:id="rId32"/>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6FBBB" w14:textId="77777777" w:rsidR="00F11B92" w:rsidRDefault="00F11B92" w:rsidP="004A10BE">
      <w:r>
        <w:separator/>
      </w:r>
    </w:p>
  </w:endnote>
  <w:endnote w:type="continuationSeparator" w:id="0">
    <w:p w14:paraId="2BAEE370" w14:textId="77777777" w:rsidR="00F11B92" w:rsidRDefault="00F11B9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3C6D2" w14:textId="77777777" w:rsidR="00F11B92" w:rsidRDefault="00F11B92" w:rsidP="004A10BE">
      <w:r>
        <w:separator/>
      </w:r>
    </w:p>
  </w:footnote>
  <w:footnote w:type="continuationSeparator" w:id="0">
    <w:p w14:paraId="5C8902D5" w14:textId="77777777" w:rsidR="00F11B92" w:rsidRDefault="00F11B92" w:rsidP="004A1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4444799">
    <w:abstractNumId w:val="12"/>
  </w:num>
  <w:num w:numId="2" w16cid:durableId="2021852333">
    <w:abstractNumId w:val="10"/>
  </w:num>
  <w:num w:numId="3" w16cid:durableId="906232699">
    <w:abstractNumId w:val="8"/>
  </w:num>
  <w:num w:numId="4" w16cid:durableId="1978680198">
    <w:abstractNumId w:val="7"/>
  </w:num>
  <w:num w:numId="5" w16cid:durableId="458375634">
    <w:abstractNumId w:val="6"/>
  </w:num>
  <w:num w:numId="6" w16cid:durableId="1940065260">
    <w:abstractNumId w:val="5"/>
  </w:num>
  <w:num w:numId="7" w16cid:durableId="135293858">
    <w:abstractNumId w:val="9"/>
  </w:num>
  <w:num w:numId="8" w16cid:durableId="326636629">
    <w:abstractNumId w:val="4"/>
  </w:num>
  <w:num w:numId="9" w16cid:durableId="2100759031">
    <w:abstractNumId w:val="3"/>
  </w:num>
  <w:num w:numId="10" w16cid:durableId="1211725716">
    <w:abstractNumId w:val="2"/>
  </w:num>
  <w:num w:numId="11" w16cid:durableId="431823687">
    <w:abstractNumId w:val="1"/>
  </w:num>
  <w:num w:numId="12" w16cid:durableId="1264915913">
    <w:abstractNumId w:val="15"/>
  </w:num>
  <w:num w:numId="13" w16cid:durableId="1752265090">
    <w:abstractNumId w:val="13"/>
  </w:num>
  <w:num w:numId="14" w16cid:durableId="1289822504">
    <w:abstractNumId w:val="11"/>
  </w:num>
  <w:num w:numId="15" w16cid:durableId="1479573488">
    <w:abstractNumId w:val="14"/>
  </w:num>
  <w:num w:numId="16" w16cid:durableId="9266168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2864"/>
    <w:rsid w:val="0003674A"/>
    <w:rsid w:val="00037583"/>
    <w:rsid w:val="000377D0"/>
    <w:rsid w:val="0004134A"/>
    <w:rsid w:val="00050A43"/>
    <w:rsid w:val="000770A7"/>
    <w:rsid w:val="000B2C20"/>
    <w:rsid w:val="000B7F0C"/>
    <w:rsid w:val="0010470F"/>
    <w:rsid w:val="00121D69"/>
    <w:rsid w:val="00125A6E"/>
    <w:rsid w:val="00143D0F"/>
    <w:rsid w:val="00157597"/>
    <w:rsid w:val="00161946"/>
    <w:rsid w:val="00161C59"/>
    <w:rsid w:val="001662E0"/>
    <w:rsid w:val="0017587D"/>
    <w:rsid w:val="001B3B1A"/>
    <w:rsid w:val="001B5133"/>
    <w:rsid w:val="001B658A"/>
    <w:rsid w:val="001E37BC"/>
    <w:rsid w:val="002027EB"/>
    <w:rsid w:val="00202BD8"/>
    <w:rsid w:val="002056A7"/>
    <w:rsid w:val="00222BCB"/>
    <w:rsid w:val="00223F87"/>
    <w:rsid w:val="0022573C"/>
    <w:rsid w:val="00237B12"/>
    <w:rsid w:val="00244F9B"/>
    <w:rsid w:val="002542CA"/>
    <w:rsid w:val="00266FB0"/>
    <w:rsid w:val="00274169"/>
    <w:rsid w:val="002762CB"/>
    <w:rsid w:val="00282E2A"/>
    <w:rsid w:val="002A001D"/>
    <w:rsid w:val="002A4777"/>
    <w:rsid w:val="002A7801"/>
    <w:rsid w:val="002C619F"/>
    <w:rsid w:val="002F4616"/>
    <w:rsid w:val="00335FE6"/>
    <w:rsid w:val="00352C52"/>
    <w:rsid w:val="00394595"/>
    <w:rsid w:val="003B6753"/>
    <w:rsid w:val="003C63AD"/>
    <w:rsid w:val="003E5A9F"/>
    <w:rsid w:val="004021D9"/>
    <w:rsid w:val="00402374"/>
    <w:rsid w:val="0041521B"/>
    <w:rsid w:val="00423C6C"/>
    <w:rsid w:val="00454396"/>
    <w:rsid w:val="00467929"/>
    <w:rsid w:val="00490034"/>
    <w:rsid w:val="00491A0D"/>
    <w:rsid w:val="00491B93"/>
    <w:rsid w:val="004A10BE"/>
    <w:rsid w:val="004A4A54"/>
    <w:rsid w:val="004B2C3E"/>
    <w:rsid w:val="004C6454"/>
    <w:rsid w:val="004D3533"/>
    <w:rsid w:val="004F3554"/>
    <w:rsid w:val="00516D77"/>
    <w:rsid w:val="005341F3"/>
    <w:rsid w:val="00534DAE"/>
    <w:rsid w:val="00534E77"/>
    <w:rsid w:val="00556452"/>
    <w:rsid w:val="005677D3"/>
    <w:rsid w:val="00585E49"/>
    <w:rsid w:val="005B36C0"/>
    <w:rsid w:val="00605309"/>
    <w:rsid w:val="00612E0D"/>
    <w:rsid w:val="006251FE"/>
    <w:rsid w:val="0064261D"/>
    <w:rsid w:val="00656795"/>
    <w:rsid w:val="00672FB2"/>
    <w:rsid w:val="006772C0"/>
    <w:rsid w:val="00677536"/>
    <w:rsid w:val="0069612A"/>
    <w:rsid w:val="006A01E0"/>
    <w:rsid w:val="006B67F2"/>
    <w:rsid w:val="006F0785"/>
    <w:rsid w:val="006F445B"/>
    <w:rsid w:val="007261A5"/>
    <w:rsid w:val="0072653A"/>
    <w:rsid w:val="0075480B"/>
    <w:rsid w:val="00755DB0"/>
    <w:rsid w:val="007605F5"/>
    <w:rsid w:val="00763EA3"/>
    <w:rsid w:val="007871B0"/>
    <w:rsid w:val="00790685"/>
    <w:rsid w:val="00795C85"/>
    <w:rsid w:val="007B5E14"/>
    <w:rsid w:val="007C461D"/>
    <w:rsid w:val="007E1FBC"/>
    <w:rsid w:val="00800B9E"/>
    <w:rsid w:val="00811C5F"/>
    <w:rsid w:val="00832E9F"/>
    <w:rsid w:val="00845597"/>
    <w:rsid w:val="008573F1"/>
    <w:rsid w:val="008627E0"/>
    <w:rsid w:val="00863890"/>
    <w:rsid w:val="008645E8"/>
    <w:rsid w:val="00865346"/>
    <w:rsid w:val="008707B4"/>
    <w:rsid w:val="008A0DFF"/>
    <w:rsid w:val="008A2BA0"/>
    <w:rsid w:val="008B3C35"/>
    <w:rsid w:val="008B601B"/>
    <w:rsid w:val="008D7751"/>
    <w:rsid w:val="0090405E"/>
    <w:rsid w:val="00912AF5"/>
    <w:rsid w:val="0093615D"/>
    <w:rsid w:val="00943D39"/>
    <w:rsid w:val="00950DEC"/>
    <w:rsid w:val="0096227C"/>
    <w:rsid w:val="009748D2"/>
    <w:rsid w:val="009841BA"/>
    <w:rsid w:val="00986C84"/>
    <w:rsid w:val="009A6229"/>
    <w:rsid w:val="009D10A3"/>
    <w:rsid w:val="00A043A9"/>
    <w:rsid w:val="00A04CD2"/>
    <w:rsid w:val="00A058A2"/>
    <w:rsid w:val="00A06077"/>
    <w:rsid w:val="00A16C38"/>
    <w:rsid w:val="00A240FE"/>
    <w:rsid w:val="00A320EB"/>
    <w:rsid w:val="00A4424B"/>
    <w:rsid w:val="00A61600"/>
    <w:rsid w:val="00A9311D"/>
    <w:rsid w:val="00A96E1E"/>
    <w:rsid w:val="00AA412F"/>
    <w:rsid w:val="00AB2540"/>
    <w:rsid w:val="00AB5717"/>
    <w:rsid w:val="00AC1076"/>
    <w:rsid w:val="00AC2069"/>
    <w:rsid w:val="00AC2887"/>
    <w:rsid w:val="00AC364C"/>
    <w:rsid w:val="00AE514C"/>
    <w:rsid w:val="00AE6F15"/>
    <w:rsid w:val="00AF6017"/>
    <w:rsid w:val="00B05A9D"/>
    <w:rsid w:val="00B151F8"/>
    <w:rsid w:val="00B33C12"/>
    <w:rsid w:val="00B3405F"/>
    <w:rsid w:val="00B36EBC"/>
    <w:rsid w:val="00B43C16"/>
    <w:rsid w:val="00B547A9"/>
    <w:rsid w:val="00B80428"/>
    <w:rsid w:val="00B9057C"/>
    <w:rsid w:val="00B949F9"/>
    <w:rsid w:val="00BA203B"/>
    <w:rsid w:val="00BC44A1"/>
    <w:rsid w:val="00BD6ABA"/>
    <w:rsid w:val="00BF179F"/>
    <w:rsid w:val="00C00F10"/>
    <w:rsid w:val="00C022BD"/>
    <w:rsid w:val="00C24E70"/>
    <w:rsid w:val="00C85127"/>
    <w:rsid w:val="00C917E9"/>
    <w:rsid w:val="00CB31D5"/>
    <w:rsid w:val="00CB6904"/>
    <w:rsid w:val="00CC059C"/>
    <w:rsid w:val="00CC4248"/>
    <w:rsid w:val="00CD14EA"/>
    <w:rsid w:val="00CE3B9E"/>
    <w:rsid w:val="00CE6AA7"/>
    <w:rsid w:val="00D535D5"/>
    <w:rsid w:val="00D57045"/>
    <w:rsid w:val="00D57978"/>
    <w:rsid w:val="00D72C37"/>
    <w:rsid w:val="00D913D9"/>
    <w:rsid w:val="00D92A65"/>
    <w:rsid w:val="00DD6F03"/>
    <w:rsid w:val="00DE77F7"/>
    <w:rsid w:val="00DF2EEA"/>
    <w:rsid w:val="00DF767A"/>
    <w:rsid w:val="00E03C99"/>
    <w:rsid w:val="00E046B8"/>
    <w:rsid w:val="00E158CC"/>
    <w:rsid w:val="00E15BF1"/>
    <w:rsid w:val="00E54DDF"/>
    <w:rsid w:val="00E76322"/>
    <w:rsid w:val="00E81909"/>
    <w:rsid w:val="00E81A31"/>
    <w:rsid w:val="00EA75EC"/>
    <w:rsid w:val="00EB3AC7"/>
    <w:rsid w:val="00EB6D47"/>
    <w:rsid w:val="00EC3451"/>
    <w:rsid w:val="00EC5A6C"/>
    <w:rsid w:val="00EC6675"/>
    <w:rsid w:val="00ED3846"/>
    <w:rsid w:val="00ED3CC6"/>
    <w:rsid w:val="00EE3ACF"/>
    <w:rsid w:val="00EE6549"/>
    <w:rsid w:val="00F01E4D"/>
    <w:rsid w:val="00F02265"/>
    <w:rsid w:val="00F04C7D"/>
    <w:rsid w:val="00F07817"/>
    <w:rsid w:val="00F11B92"/>
    <w:rsid w:val="00F16084"/>
    <w:rsid w:val="00F40AF5"/>
    <w:rsid w:val="00F62276"/>
    <w:rsid w:val="00F62B91"/>
    <w:rsid w:val="00FA6774"/>
    <w:rsid w:val="00FB1FCC"/>
    <w:rsid w:val="00FB460E"/>
    <w:rsid w:val="00FC2185"/>
    <w:rsid w:val="00FD003F"/>
    <w:rsid w:val="00FD2DE3"/>
    <w:rsid w:val="00FF5437"/>
    <w:rsid w:val="00FF7ACC"/>
    <w:rsid w:val="115E8A38"/>
    <w:rsid w:val="1AE4AC1F"/>
    <w:rsid w:val="248B06E3"/>
    <w:rsid w:val="48B42113"/>
    <w:rsid w:val="54CC6714"/>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B05A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605F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character" w:customStyle="1" w:styleId="Heading2Char">
    <w:name w:val="Heading 2 Char"/>
    <w:basedOn w:val="DefaultParagraphFont"/>
    <w:link w:val="Heading2"/>
    <w:rsid w:val="007605F5"/>
    <w:rPr>
      <w:rFonts w:asciiTheme="majorHAnsi" w:eastAsiaTheme="majorEastAsia" w:hAnsiTheme="majorHAnsi" w:cstheme="majorBidi"/>
      <w:color w:val="2F5496" w:themeColor="accent1" w:themeShade="BF"/>
      <w:sz w:val="26"/>
      <w:szCs w:val="26"/>
    </w:rPr>
  </w:style>
  <w:style w:type="paragraph" w:customStyle="1" w:styleId="SMHeading">
    <w:name w:val="SM Heading"/>
    <w:basedOn w:val="Heading1"/>
    <w:qFormat/>
    <w:rsid w:val="00B05A9D"/>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B05A9D"/>
    <w:rPr>
      <w:rFonts w:eastAsia="Times New Roman"/>
      <w:sz w:val="24"/>
      <w:u w:val="words"/>
    </w:rPr>
  </w:style>
  <w:style w:type="paragraph" w:customStyle="1" w:styleId="SMText">
    <w:name w:val="SM Text"/>
    <w:basedOn w:val="Normal"/>
    <w:qFormat/>
    <w:rsid w:val="00B05A9D"/>
    <w:pPr>
      <w:ind w:firstLine="480"/>
    </w:pPr>
    <w:rPr>
      <w:rFonts w:eastAsia="Times New Roman"/>
      <w:sz w:val="24"/>
    </w:rPr>
  </w:style>
  <w:style w:type="paragraph" w:customStyle="1" w:styleId="SMcaption">
    <w:name w:val="SM caption"/>
    <w:basedOn w:val="SMText"/>
    <w:qFormat/>
    <w:rsid w:val="00B05A9D"/>
    <w:pPr>
      <w:ind w:firstLine="0"/>
    </w:pPr>
  </w:style>
  <w:style w:type="paragraph" w:customStyle="1" w:styleId="PubInfo">
    <w:name w:val="PubInfo"/>
    <w:basedOn w:val="Normal"/>
    <w:qFormat/>
    <w:rsid w:val="00B05A9D"/>
    <w:pPr>
      <w:suppressAutoHyphens/>
      <w:jc w:val="center"/>
    </w:pPr>
    <w:rPr>
      <w:rFonts w:eastAsia="Times New Roman"/>
      <w:lang w:eastAsia="ar-SA"/>
    </w:rPr>
  </w:style>
  <w:style w:type="character" w:customStyle="1" w:styleId="Heading1Char">
    <w:name w:val="Heading 1 Char"/>
    <w:basedOn w:val="DefaultParagraphFont"/>
    <w:link w:val="Heading1"/>
    <w:uiPriority w:val="9"/>
    <w:rsid w:val="00B05A9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05A9D"/>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https://github.com/cljdevitre/2023_Kilauea-rapid-response-simulation"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cl.devitre@gmail.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customXml/itemProps2.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7EC6F4A-E94B-424A-B59A-A83A08BCAD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8451</Words>
  <Characters>276176</Characters>
  <Application>Microsoft Office Word</Application>
  <DocSecurity>0</DocSecurity>
  <Lines>2301</Lines>
  <Paragraphs>64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32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harlotte Devitre</cp:lastModifiedBy>
  <cp:revision>3</cp:revision>
  <cp:lastPrinted>2014-09-16T13:46:00Z</cp:lastPrinted>
  <dcterms:created xsi:type="dcterms:W3CDTF">2024-03-16T18:44:00Z</dcterms:created>
  <dcterms:modified xsi:type="dcterms:W3CDTF">2024-03-16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6.0.35"&gt;&lt;session id="h2tzj1lT"/&gt;&lt;style id="http://www.zotero.org/styles/science"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 name="delayCitationUpdates" value="true"/&gt;&lt;/prefs&gt;&lt;/data&gt;</vt:lpwstr>
  </property>
</Properties>
</file>